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7F3FE761" w:rsidR="00FC4DC1" w:rsidRDefault="00EB6E76" w:rsidP="00B22AC1">
      <w:pPr>
        <w:tabs>
          <w:tab w:val="left" w:pos="4575"/>
        </w:tabs>
        <w:spacing w:after="0" w:line="240" w:lineRule="auto"/>
        <w:ind w:left="0" w:firstLine="0"/>
        <w:jc w:val="left"/>
        <w:rPr>
          <w:b/>
          <w:szCs w:val="24"/>
        </w:rPr>
      </w:pPr>
      <w:r>
        <w:rPr>
          <w:b/>
          <w:szCs w:val="24"/>
        </w:rPr>
        <w:t xml:space="preserve">Word Count: </w:t>
      </w:r>
      <w:r w:rsidR="00EC2B97">
        <w:rPr>
          <w:b/>
          <w:szCs w:val="24"/>
        </w:rPr>
        <w:t>12</w:t>
      </w:r>
      <w:r w:rsidR="009C5168">
        <w:rPr>
          <w:b/>
          <w:szCs w:val="24"/>
        </w:rPr>
        <w:t>957</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173D8C30" w:rsidR="00425004" w:rsidRDefault="00B720B2" w:rsidP="00E44513">
      <w:pPr>
        <w:spacing w:after="0" w:line="480" w:lineRule="auto"/>
        <w:ind w:left="0" w:firstLine="0"/>
        <w:rPr>
          <w:szCs w:val="24"/>
        </w:rPr>
      </w:pPr>
      <w:bookmarkStart w:id="1" w:name="_Hlk150798597"/>
      <w:r w:rsidRPr="00965A73">
        <w:rPr>
          <w:b/>
          <w:szCs w:val="24"/>
        </w:rPr>
        <w:lastRenderedPageBreak/>
        <w:t>ABSTRACT (</w:t>
      </w:r>
      <w:r w:rsidR="004D5A28" w:rsidRPr="00965A73">
        <w:rPr>
          <w:b/>
          <w:szCs w:val="24"/>
        </w:rPr>
        <w:t>2</w:t>
      </w:r>
      <w:r w:rsidR="00907C52">
        <w:rPr>
          <w:b/>
          <w:szCs w:val="24"/>
        </w:rPr>
        <w:t>5</w:t>
      </w:r>
      <w:r w:rsidR="00987A8A">
        <w:rPr>
          <w:b/>
          <w:szCs w:val="24"/>
        </w:rPr>
        <w:t>0</w:t>
      </w:r>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2" w:name="_Hlk162263251"/>
      <w:bookmarkStart w:id="3"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del w:id="4" w:author="Billy Mitchell" w:date="2024-07-23T13:20:00Z" w16du:dateUtc="2024-07-23T17:20:00Z">
        <w:r w:rsidR="00CD160F" w:rsidDel="009D066C">
          <w:rPr>
            <w:szCs w:val="24"/>
          </w:rPr>
          <w:delText>reflect</w:delText>
        </w:r>
      </w:del>
      <w:ins w:id="5" w:author="Billy Mitchell" w:date="2024-07-23T13:20:00Z" w16du:dateUtc="2024-07-23T17:20:00Z">
        <w:r w:rsidR="009D066C">
          <w:rPr>
            <w:szCs w:val="24"/>
          </w:rPr>
          <w:t>reflects</w:t>
        </w:r>
      </w:ins>
      <w:r w:rsidR="00CD160F">
        <w:rPr>
          <w:szCs w:val="24"/>
        </w:rPr>
        <w:t xml:space="preserve">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proofErr w:type="gramStart"/>
      <w:r w:rsidR="00FF4743">
        <w:rPr>
          <w:szCs w:val="24"/>
        </w:rPr>
        <w:t>emotionally</w:t>
      </w:r>
      <w:r w:rsidR="00CC03D6">
        <w:rPr>
          <w:szCs w:val="24"/>
        </w:rPr>
        <w:t>-</w:t>
      </w:r>
      <w:r w:rsidR="00FF4743">
        <w:rPr>
          <w:szCs w:val="24"/>
        </w:rPr>
        <w:t>regulated</w:t>
      </w:r>
      <w:proofErr w:type="gramEnd"/>
      <w:r w:rsidR="00FF4743">
        <w:rPr>
          <w:szCs w:val="24"/>
        </w:rPr>
        <w:t xml:space="preserve">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 xml:space="preserve">y </w:t>
      </w:r>
      <w:proofErr w:type="spellStart"/>
      <w:r w:rsidR="00965A73">
        <w:rPr>
          <w:szCs w:val="24"/>
        </w:rPr>
        <w:t>fittedness</w:t>
      </w:r>
      <w:proofErr w:type="spellEnd"/>
      <w:r w:rsidR="00965A73">
        <w:rPr>
          <w:szCs w:val="24"/>
        </w:rPr>
        <w:t xml:space="preserve"> while planning and executing</w:t>
      </w:r>
      <w:r w:rsidR="009C5168">
        <w:rPr>
          <w:szCs w:val="24"/>
        </w:rPr>
        <w:t xml:space="preserve"> self-regulation</w:t>
      </w:r>
      <w:r w:rsidR="00B40846">
        <w:rPr>
          <w:szCs w:val="24"/>
        </w:rPr>
        <w:t>,</w:t>
      </w:r>
      <w:r w:rsidR="00965A73">
        <w:rPr>
          <w:szCs w:val="24"/>
        </w:rPr>
        <w:t xml:space="preserve"> especially in dynamic, complex settings</w:t>
      </w:r>
      <w:r w:rsidR="00C52CA8">
        <w:rPr>
          <w:szCs w:val="24"/>
        </w:rPr>
        <w:t>.</w:t>
      </w:r>
      <w:bookmarkEnd w:id="2"/>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04D4D4DC"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szCs w:val="24"/>
        </w:rPr>
      </w:pPr>
    </w:p>
    <w:p w14:paraId="0BD8E11B" w14:textId="66EF2B7D"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We aimed to generalize our findings to the downregulation of negative emotions by non-clinical US populations in dynamic,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3"/>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6" w:name="_Hlk119972138"/>
      <w:r w:rsidRPr="008C7178">
        <w:rPr>
          <w:b/>
          <w:szCs w:val="24"/>
        </w:rPr>
        <w:lastRenderedPageBreak/>
        <w:t>INTRODUCTION</w:t>
      </w:r>
    </w:p>
    <w:p w14:paraId="7666883A" w14:textId="1C8A5881"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7"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7"/>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9D7878">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000E4249" w:rsidRPr="000E4249">
        <w:t>(</w:t>
      </w:r>
      <w:proofErr w:type="spellStart"/>
      <w:r w:rsidR="000E4249" w:rsidRPr="000E4249">
        <w:t>Aldao</w:t>
      </w:r>
      <w:proofErr w:type="spellEnd"/>
      <w:r w:rsidR="000E4249" w:rsidRPr="000E4249">
        <w:t>, 2013; Dixon-Gordon et al., 2015; English et al., 2017; Rottweiler et al., 2018; Tang &amp; Huang, 2019)</w:t>
      </w:r>
      <w:r>
        <w:rPr>
          <w:szCs w:val="24"/>
        </w:rPr>
        <w:fldChar w:fldCharType="end"/>
      </w:r>
      <w:r w:rsidRPr="004E6FCA">
        <w:rPr>
          <w:szCs w:val="24"/>
        </w:rPr>
        <w:t>.</w:t>
      </w:r>
    </w:p>
    <w:p w14:paraId="66599398" w14:textId="3180C3AC"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del w:id="8" w:author="Billy Mitchell" w:date="2024-07-23T13:23:00Z" w16du:dateUtc="2024-07-23T17:23:00Z">
        <w:r w:rsidR="00CC03D6" w:rsidDel="00E968A5">
          <w:rPr>
            <w:szCs w:val="24"/>
          </w:rPr>
          <w:delText xml:space="preserve">PROCESS </w:delText>
        </w:r>
      </w:del>
      <w:ins w:id="9" w:author="Billy Mitchell" w:date="2024-07-23T13:23:00Z" w16du:dateUtc="2024-07-23T17:23:00Z">
        <w:r w:rsidR="00E968A5">
          <w:rPr>
            <w:szCs w:val="24"/>
          </w:rPr>
          <w:t>P</w:t>
        </w:r>
        <w:r w:rsidR="00E968A5">
          <w:rPr>
            <w:szCs w:val="24"/>
          </w:rPr>
          <w:t>rocess</w:t>
        </w:r>
        <w:r w:rsidR="00E968A5">
          <w:rPr>
            <w:szCs w:val="24"/>
          </w:rPr>
          <w:t xml:space="preserve"> </w:t>
        </w:r>
      </w:ins>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9D7878">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0E4249" w:rsidRPr="000E4249">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9D7878">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0E4249" w:rsidRPr="000E4249">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9D7878">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0E4249" w:rsidRPr="000E4249">
        <w:t xml:space="preserve">(Opitz et al., 2015; </w:t>
      </w:r>
      <w:proofErr w:type="spellStart"/>
      <w:r w:rsidR="000E4249" w:rsidRPr="000E4249">
        <w:t>Sheppes</w:t>
      </w:r>
      <w:proofErr w:type="spellEnd"/>
      <w:r w:rsidR="000E4249" w:rsidRPr="000E4249">
        <w:t xml:space="preserve">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9D7878">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0E4249" w:rsidRPr="000E4249">
        <w:t>(</w:t>
      </w:r>
      <w:proofErr w:type="spellStart"/>
      <w:r w:rsidR="000E4249" w:rsidRPr="000E4249">
        <w:t>Sheppes</w:t>
      </w:r>
      <w:proofErr w:type="spellEnd"/>
      <w:r w:rsidR="000E4249" w:rsidRPr="000E4249">
        <w:t xml:space="preserve"> &amp; Gross, 2011)</w:t>
      </w:r>
      <w:r w:rsidR="00C178FD">
        <w:rPr>
          <w:szCs w:val="24"/>
        </w:rPr>
        <w:fldChar w:fldCharType="end"/>
      </w:r>
      <w:r w:rsidR="004E6FCA" w:rsidRPr="004E6FCA">
        <w:rPr>
          <w:szCs w:val="24"/>
        </w:rPr>
        <w:t>.</w:t>
      </w:r>
      <w:r w:rsidR="00E20BFE">
        <w:rPr>
          <w:szCs w:val="24"/>
        </w:rPr>
        <w:t xml:space="preserve"> </w:t>
      </w:r>
    </w:p>
    <w:p w14:paraId="2A98EF56" w14:textId="1F1B3B08"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 xml:space="preserve">Although not explicitly directed to do so, the anticipation of a scary moment during a horror movie might prompt a person to look away from the screen (distraction), think about the actors in a different light (reappraisal), or limit the expression of their fear, all </w:t>
      </w:r>
      <w:proofErr w:type="gramStart"/>
      <w:r w:rsidR="00E20BFE">
        <w:rPr>
          <w:szCs w:val="24"/>
        </w:rPr>
        <w:t>in an effort to</w:t>
      </w:r>
      <w:proofErr w:type="gramEnd"/>
      <w:r w:rsidR="00E20BFE">
        <w:rPr>
          <w:szCs w:val="24"/>
        </w:rPr>
        <w:t xml:space="preserve"> reduce, or downregulate, an </w:t>
      </w:r>
      <w:r w:rsidR="00E20BFE">
        <w:rPr>
          <w:szCs w:val="24"/>
        </w:rPr>
        <w:lastRenderedPageBreak/>
        <w:t>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9D7878">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0E4249" w:rsidRPr="000E4249">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9D7878">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0E4249" w:rsidRPr="000E4249">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27F2BB00" w:rsidR="004E6FCA" w:rsidRDefault="004E6FCA" w:rsidP="00A10284">
      <w:pPr>
        <w:spacing w:after="0" w:line="480" w:lineRule="auto"/>
        <w:ind w:left="0" w:firstLine="720"/>
        <w:rPr>
          <w:szCs w:val="24"/>
        </w:rPr>
      </w:pPr>
      <w:bookmarkStart w:id="10"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9D7878">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0E4249" w:rsidRPr="000E4249">
        <w:t xml:space="preserve">(Hay et al., 2015; Orejuela-Dávila et al., 2019; </w:t>
      </w:r>
      <w:proofErr w:type="spellStart"/>
      <w:r w:rsidR="000E4249" w:rsidRPr="000E4249">
        <w:t>Sheppes</w:t>
      </w:r>
      <w:proofErr w:type="spellEnd"/>
      <w:r w:rsidR="000E4249" w:rsidRPr="000E4249">
        <w:t xml:space="preserve">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9D7878">
        <w:rPr>
          <w:szCs w:val="24"/>
        </w:rPr>
        <w:instrText xml:space="preserve"> ADDIN ZOTERO_ITEM CSL_CITATION {"citationID":"7Q7suW23","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label":"page"}],"schema":"https://github.com/citation-style-language/schema/raw/master/csl-citation.json"} </w:instrText>
      </w:r>
      <w:r w:rsidR="00C178FD">
        <w:rPr>
          <w:szCs w:val="24"/>
        </w:rPr>
        <w:fldChar w:fldCharType="separate"/>
      </w:r>
      <w:r w:rsidR="000E4249" w:rsidRPr="000E4249">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9D7878">
        <w:rPr>
          <w:szCs w:val="24"/>
        </w:rPr>
        <w:instrText xml:space="preserve"> ADDIN ZOTERO_ITEM CSL_CITATION {"citationID":"0A5MXNlU","properties":{"formattedCitation":"(Sheppes et al., 2014; Sheppes &amp; Gross, 2011)","plainCitation":"(Sheppes et al., 2014; Sheppes &amp; Gross, 2011)","noteIndex":0},"citationItems":[{"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0E4249" w:rsidRPr="000E4249">
        <w:t>(</w:t>
      </w:r>
      <w:proofErr w:type="spellStart"/>
      <w:r w:rsidR="000E4249" w:rsidRPr="000E4249">
        <w:t>Sheppes</w:t>
      </w:r>
      <w:proofErr w:type="spellEnd"/>
      <w:r w:rsidR="000E4249" w:rsidRPr="000E4249">
        <w:t xml:space="preserve"> et al., 2014; </w:t>
      </w:r>
      <w:proofErr w:type="spellStart"/>
      <w:r w:rsidR="000E4249" w:rsidRPr="000E4249">
        <w:t>Sheppes</w:t>
      </w:r>
      <w:proofErr w:type="spellEnd"/>
      <w:r w:rsidR="000E4249" w:rsidRPr="000E4249">
        <w:t xml:space="preserve"> &amp; Gross, 2011)</w:t>
      </w:r>
      <w:r w:rsidR="003F66A7">
        <w:rPr>
          <w:szCs w:val="24"/>
        </w:rPr>
        <w:fldChar w:fldCharType="end"/>
      </w:r>
      <w:r w:rsidR="003F66A7">
        <w:rPr>
          <w:szCs w:val="24"/>
        </w:rPr>
        <w:t xml:space="preserve"> and requires fewer cognitive resources </w:t>
      </w:r>
      <w:r w:rsidR="003F66A7">
        <w:rPr>
          <w:szCs w:val="24"/>
        </w:rPr>
        <w:fldChar w:fldCharType="begin"/>
      </w:r>
      <w:r w:rsidR="009D7878">
        <w:rPr>
          <w:szCs w:val="24"/>
        </w:rPr>
        <w:instrText xml:space="preserve"> ADDIN ZOTERO_ITEM CSL_CITATION {"citationID":"xAFmZn8V","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0E4249" w:rsidRPr="000E4249">
        <w:t>(Dorman Ilan et al., 2019)</w:t>
      </w:r>
      <w:r w:rsidR="003F66A7">
        <w:rPr>
          <w:szCs w:val="24"/>
        </w:rPr>
        <w:fldChar w:fldCharType="end"/>
      </w:r>
      <w:r w:rsidR="007B47B5">
        <w:rPr>
          <w:szCs w:val="24"/>
        </w:rPr>
        <w:t xml:space="preserve">. </w:t>
      </w:r>
      <w:bookmarkEnd w:id="10"/>
      <w:r w:rsidRPr="004E6FCA">
        <w:rPr>
          <w:szCs w:val="24"/>
        </w:rPr>
        <w:t xml:space="preserve">This effect has been thoroughly replicated in lab studies and ecological momentary assessment (EMA) studies </w:t>
      </w:r>
      <w:r w:rsidR="00C178FD">
        <w:rPr>
          <w:szCs w:val="24"/>
        </w:rPr>
        <w:fldChar w:fldCharType="begin"/>
      </w:r>
      <w:r w:rsidR="009D7878">
        <w:rPr>
          <w:szCs w:val="24"/>
        </w:rPr>
        <w:instrText xml:space="preserve"> ADDIN ZOTERO_ITEM CSL_CITATION {"citationID":"RN2tLlQ1","properties":{"formattedCitation":"(Colombo et al., 2020; Heiy &amp; Cheavens, 2014)","plainCitation":"(Colombo et al., 2020; Heiy &amp; Cheavens, 2014)","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0E4249" w:rsidRPr="000E4249">
        <w:t xml:space="preserve">(Colombo et al., 2020; </w:t>
      </w:r>
      <w:proofErr w:type="spellStart"/>
      <w:r w:rsidR="000E4249" w:rsidRPr="000E4249">
        <w:t>Heiy</w:t>
      </w:r>
      <w:proofErr w:type="spellEnd"/>
      <w:r w:rsidR="000E4249" w:rsidRPr="000E4249">
        <w:t xml:space="preserve"> &amp; </w:t>
      </w:r>
      <w:proofErr w:type="spellStart"/>
      <w:r w:rsidR="000E4249" w:rsidRPr="000E4249">
        <w:t>Cheavens</w:t>
      </w:r>
      <w:proofErr w:type="spellEnd"/>
      <w:r w:rsidR="000E4249" w:rsidRPr="000E4249">
        <w:t>,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9D7878">
        <w:rPr>
          <w:szCs w:val="24"/>
        </w:rPr>
        <w:instrText xml:space="preserve"> ADDIN ZOTERO_ITEM CSL_CITATION {"citationID":"w2QJnDzm","properties":{"formattedCitation":"(Sheppes, 2020)","plainCitation":"(Sheppes, 2020)","noteIndex":0},"citationItems":[{"id":812,"uris":["http://zotero.org/users/6239255/items/2EI32EWJ"],"itemData":{"id":812,"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0E4249" w:rsidRPr="000E4249">
        <w:t>(</w:t>
      </w:r>
      <w:proofErr w:type="spellStart"/>
      <w:r w:rsidR="000E4249" w:rsidRPr="000E4249">
        <w:t>Sheppes</w:t>
      </w:r>
      <w:proofErr w:type="spellEnd"/>
      <w:r w:rsidR="000E4249" w:rsidRPr="000E4249">
        <w:t>, 2020)</w:t>
      </w:r>
      <w:r w:rsidR="00C178FD">
        <w:rPr>
          <w:szCs w:val="24"/>
        </w:rPr>
        <w:fldChar w:fldCharType="end"/>
      </w:r>
      <w:r w:rsidR="00E07969">
        <w:rPr>
          <w:szCs w:val="24"/>
        </w:rPr>
        <w:t>,</w:t>
      </w:r>
      <w:r w:rsidR="004C1DD4">
        <w:rPr>
          <w:szCs w:val="24"/>
        </w:rPr>
        <w:t xml:space="preserve"> </w:t>
      </w:r>
      <w:r w:rsidR="004649E5">
        <w:rPr>
          <w:szCs w:val="24"/>
        </w:rPr>
        <w:t xml:space="preserve">like </w:t>
      </w:r>
      <w:r w:rsidR="00CA36BB">
        <w:rPr>
          <w:szCs w:val="24"/>
        </w:rPr>
        <w:t xml:space="preserve">those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0F2FDF44"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w:t>
      </w:r>
      <w:proofErr w:type="gramStart"/>
      <w:r w:rsidR="002919B5">
        <w:rPr>
          <w:szCs w:val="24"/>
        </w:rPr>
        <w:t>key ways</w:t>
      </w:r>
      <w:proofErr w:type="gramEnd"/>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9D7878">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proofErr w:type="spellStart"/>
      <w:r w:rsidR="002919B5" w:rsidRPr="00C178FD">
        <w:t>Sheppes</w:t>
      </w:r>
      <w:proofErr w:type="spellEnd"/>
      <w:r w:rsidR="002919B5" w:rsidRPr="00C178FD">
        <w:t xml:space="preserve">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9D7878">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0E4249" w:rsidRPr="000E4249">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lastRenderedPageBreak/>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6444B563" w14:textId="00B96AA5" w:rsidR="009D7878" w:rsidRDefault="0052343D" w:rsidP="00C6526E">
      <w:pPr>
        <w:spacing w:after="0" w:line="480" w:lineRule="auto"/>
        <w:ind w:left="0" w:firstLine="720"/>
        <w:rPr>
          <w:ins w:id="11" w:author="Billy Mitchell" w:date="2024-07-23T13:41:00Z" w16du:dateUtc="2024-07-23T17:41:00Z"/>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9D7878">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0E4249" w:rsidRPr="000E4249">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9D7878">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0E4249" w:rsidRPr="000E4249">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9D7878">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0E4249" w:rsidRPr="000E4249">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but</w:t>
      </w:r>
      <w:ins w:id="12" w:author="Billy Mitchell" w:date="2024-07-23T13:28:00Z" w16du:dateUtc="2024-07-23T17:28:00Z">
        <w:r w:rsidR="00E968A5">
          <w:rPr>
            <w:szCs w:val="24"/>
          </w:rPr>
          <w:t xml:space="preserve"> make assumptions about the emotional states of subjects that</w:t>
        </w:r>
      </w:ins>
      <w:r w:rsidR="006D4590">
        <w:rPr>
          <w:szCs w:val="24"/>
        </w:rPr>
        <w:t xml:space="preserve"> </w:t>
      </w:r>
      <w:r w:rsidR="006D4590" w:rsidRPr="006D4590">
        <w:rPr>
          <w:szCs w:val="24"/>
        </w:rPr>
        <w:t>might not accurately reflect the</w:t>
      </w:r>
      <w:ins w:id="13" w:author="Billy Mitchell" w:date="2024-07-23T13:29:00Z" w16du:dateUtc="2024-07-23T17:29:00Z">
        <w:r w:rsidR="00E968A5">
          <w:rPr>
            <w:szCs w:val="24"/>
          </w:rPr>
          <w:t xml:space="preserve"> complexity</w:t>
        </w:r>
      </w:ins>
      <w:del w:id="14" w:author="Billy Mitchell" w:date="2024-07-23T13:29:00Z" w16du:dateUtc="2024-07-23T17:29:00Z">
        <w:r w:rsidR="006D4590" w:rsidRPr="006D4590" w:rsidDel="00E968A5">
          <w:rPr>
            <w:szCs w:val="24"/>
          </w:rPr>
          <w:delText xml:space="preserve"> </w:delText>
        </w:r>
        <w:r w:rsidR="006D4590" w:rsidDel="00E968A5">
          <w:rPr>
            <w:szCs w:val="24"/>
          </w:rPr>
          <w:delText>multidimensionality</w:delText>
        </w:r>
      </w:del>
      <w:r w:rsidR="006D4590">
        <w:rPr>
          <w:szCs w:val="24"/>
        </w:rPr>
        <w:t xml:space="preserve"> of</w:t>
      </w:r>
      <w:r w:rsidR="006D4590" w:rsidRPr="006D4590">
        <w:rPr>
          <w:szCs w:val="24"/>
        </w:rPr>
        <w:t xml:space="preserve"> emotional experience. </w:t>
      </w:r>
      <w:ins w:id="15" w:author="Billy Mitchell" w:date="2024-07-23T13:32:00Z" w16du:dateUtc="2024-07-23T17:32:00Z">
        <w:r w:rsidR="009D7878">
          <w:rPr>
            <w:szCs w:val="24"/>
          </w:rPr>
          <w:t xml:space="preserve">By relying upon these standardized manipulations, researchers are able to make a stronger casual claim regarding the </w:t>
        </w:r>
      </w:ins>
      <w:ins w:id="16" w:author="Billy Mitchell" w:date="2024-07-23T13:33:00Z" w16du:dateUtc="2024-07-23T17:33:00Z">
        <w:r w:rsidR="009D7878">
          <w:rPr>
            <w:szCs w:val="24"/>
          </w:rPr>
          <w:t xml:space="preserve">relationship between emotion intensity and regulation, but </w:t>
        </w:r>
      </w:ins>
      <w:ins w:id="17" w:author="Billy Mitchell" w:date="2024-07-23T13:34:00Z" w16du:dateUtc="2024-07-23T17:34:00Z">
        <w:r w:rsidR="009D7878">
          <w:rPr>
            <w:szCs w:val="24"/>
          </w:rPr>
          <w:t>at lea</w:t>
        </w:r>
      </w:ins>
      <w:ins w:id="18" w:author="Billy Mitchell" w:date="2024-07-23T13:35:00Z" w16du:dateUtc="2024-07-23T17:35:00Z">
        <w:r w:rsidR="009D7878">
          <w:rPr>
            <w:szCs w:val="24"/>
          </w:rPr>
          <w:t xml:space="preserve">st one recent study </w:t>
        </w:r>
      </w:ins>
      <w:ins w:id="19" w:author="Billy Mitchell" w:date="2024-07-23T13:36:00Z" w16du:dateUtc="2024-07-23T17:36:00Z">
        <w:r w:rsidR="009D7878">
          <w:rPr>
            <w:szCs w:val="24"/>
          </w:rPr>
          <w:t>found this relationship to be complicated whe</w:t>
        </w:r>
      </w:ins>
      <w:ins w:id="20" w:author="Billy Mitchell" w:date="2024-07-23T13:37:00Z" w16du:dateUtc="2024-07-23T17:37:00Z">
        <w:r w:rsidR="009D7878">
          <w:rPr>
            <w:szCs w:val="24"/>
          </w:rPr>
          <w:t xml:space="preserve">n </w:t>
        </w:r>
      </w:ins>
      <w:ins w:id="21" w:author="Billy Mitchell" w:date="2024-07-23T13:36:00Z" w16du:dateUtc="2024-07-23T17:36:00Z">
        <w:r w:rsidR="009D7878">
          <w:rPr>
            <w:szCs w:val="24"/>
          </w:rPr>
          <w:t>subjects’ emotional experiences</w:t>
        </w:r>
      </w:ins>
      <w:ins w:id="22" w:author="Billy Mitchell" w:date="2024-07-23T13:37:00Z" w16du:dateUtc="2024-07-23T17:37:00Z">
        <w:r w:rsidR="009D7878">
          <w:rPr>
            <w:szCs w:val="24"/>
          </w:rPr>
          <w:t xml:space="preserve"> were measured and not assumed </w:t>
        </w:r>
      </w:ins>
      <w:r w:rsidR="009D7878">
        <w:rPr>
          <w:szCs w:val="24"/>
        </w:rPr>
        <w:fldChar w:fldCharType="begin"/>
      </w:r>
      <w:r w:rsidR="009D7878">
        <w:rPr>
          <w:szCs w:val="24"/>
        </w:rPr>
        <w:instrText xml:space="preserve"> ADDIN ZOTERO_ITEM CSL_CITATION {"citationID":"ponLlb59","properties":{"formattedCitation":"(Specker et al., 2024)","plainCitation":"(Specker et al., 2024)","noteIndex":0},"citationItems":[{"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9D7878">
        <w:rPr>
          <w:szCs w:val="24"/>
        </w:rPr>
        <w:fldChar w:fldCharType="separate"/>
      </w:r>
      <w:r w:rsidR="000E4249" w:rsidRPr="000E4249">
        <w:t>(Specker et al., 2024)</w:t>
      </w:r>
      <w:r w:rsidR="009D7878">
        <w:rPr>
          <w:szCs w:val="24"/>
        </w:rPr>
        <w:fldChar w:fldCharType="end"/>
      </w:r>
      <w:ins w:id="23" w:author="Billy Mitchell" w:date="2024-07-23T13:37:00Z" w16du:dateUtc="2024-07-23T17:37:00Z">
        <w:r w:rsidR="009D7878">
          <w:rPr>
            <w:szCs w:val="24"/>
          </w:rPr>
          <w:t xml:space="preserve">. </w:t>
        </w:r>
      </w:ins>
    </w:p>
    <w:p w14:paraId="5C3BDAC1" w14:textId="35649536" w:rsidR="009D7878" w:rsidDel="009D7878" w:rsidRDefault="009D7878" w:rsidP="009D7878">
      <w:pPr>
        <w:spacing w:after="0" w:line="480" w:lineRule="auto"/>
        <w:ind w:left="0" w:firstLine="720"/>
        <w:rPr>
          <w:del w:id="24" w:author="Billy Mitchell" w:date="2024-07-23T13:41:00Z" w16du:dateUtc="2024-07-23T17:41:00Z"/>
          <w:moveTo w:id="25" w:author="Billy Mitchell" w:date="2024-07-23T13:41:00Z" w16du:dateUtc="2024-07-23T17:41:00Z"/>
          <w:szCs w:val="24"/>
        </w:rPr>
      </w:pPr>
      <w:moveToRangeStart w:id="26" w:author="Billy Mitchell" w:date="2024-07-23T13:41:00Z" w:name="move172634485"/>
      <w:moveTo w:id="27" w:author="Billy Mitchell" w:date="2024-07-23T13:41:00Z" w16du:dateUtc="2024-07-23T17:41:00Z">
        <w:r>
          <w:rPr>
            <w:szCs w:val="24"/>
          </w:rPr>
          <w:t>EMA</w:t>
        </w:r>
        <w:r w:rsidRPr="004E6FCA">
          <w:rPr>
            <w:szCs w:val="24"/>
          </w:rPr>
          <w:t xml:space="preserve"> studies</w:t>
        </w:r>
        <w:r>
          <w:rPr>
            <w:szCs w:val="24"/>
          </w:rPr>
          <w:t xml:space="preserve"> – another common means of studying ER – do more directly assess the external validity of ER strategy choice relationships by </w:t>
        </w:r>
        <w:r w:rsidRPr="004E6FCA">
          <w:rPr>
            <w:szCs w:val="24"/>
          </w:rPr>
          <w:t>captu</w:t>
        </w:r>
        <w:r>
          <w:rPr>
            <w:szCs w:val="24"/>
          </w:rPr>
          <w:t>ring</w:t>
        </w:r>
        <w:r w:rsidRPr="004E6FCA">
          <w:rPr>
            <w:szCs w:val="24"/>
          </w:rPr>
          <w:t xml:space="preserve"> </w:t>
        </w:r>
        <w:r>
          <w:rPr>
            <w:szCs w:val="24"/>
          </w:rPr>
          <w:t xml:space="preserve">emotionally evocative </w:t>
        </w:r>
        <w:r w:rsidRPr="004E6FCA">
          <w:rPr>
            <w:szCs w:val="24"/>
          </w:rPr>
          <w:t xml:space="preserve">events within the </w:t>
        </w:r>
        <w:r>
          <w:rPr>
            <w:szCs w:val="24"/>
          </w:rPr>
          <w:t>everyday lives</w:t>
        </w:r>
        <w:r w:rsidRPr="004E6FCA">
          <w:rPr>
            <w:szCs w:val="24"/>
          </w:rPr>
          <w:t xml:space="preserve"> of trained research participants (e.g.,</w:t>
        </w:r>
        <w:r>
          <w:rPr>
            <w:szCs w:val="24"/>
          </w:rPr>
          <w:t xml:space="preserve"> </w:t>
        </w:r>
        <w:r>
          <w:rPr>
            <w:szCs w:val="24"/>
          </w:rPr>
          <w:fldChar w:fldCharType="begin"/>
        </w:r>
        <w:r>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Pr="00E63707">
          <w:t xml:space="preserve">Haines et al., 2016; </w:t>
        </w:r>
        <w:proofErr w:type="spellStart"/>
        <w:r w:rsidRPr="00E63707">
          <w:t>Heiy</w:t>
        </w:r>
        <w:proofErr w:type="spellEnd"/>
        <w:r w:rsidRPr="00E63707">
          <w:t xml:space="preserve"> &amp; </w:t>
        </w:r>
        <w:proofErr w:type="spellStart"/>
        <w:r w:rsidRPr="00E63707">
          <w:t>Cheavens</w:t>
        </w:r>
        <w:proofErr w:type="spellEnd"/>
        <w:r w:rsidRPr="00E63707">
          <w:t>, 2014)</w:t>
        </w:r>
        <w:r>
          <w:rPr>
            <w:szCs w:val="24"/>
          </w:rPr>
          <w:fldChar w:fldCharType="end"/>
        </w:r>
        <w:r w:rsidRPr="004E6FCA">
          <w:rPr>
            <w:szCs w:val="24"/>
          </w:rPr>
          <w:t xml:space="preserve">. However, most people are not trained to consider their </w:t>
        </w:r>
        <w:r>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moveTo>
      <w:r w:rsidR="000E4249" w:rsidRPr="000E4249">
        <w:t>(Friedman &amp; Gustavson, 2022)</w:t>
      </w:r>
      <w:moveTo w:id="28" w:author="Billy Mitchell" w:date="2024-07-23T13:41:00Z" w16du:dateUtc="2024-07-23T17:41:00Z">
        <w:r>
          <w:rPr>
            <w:szCs w:val="24"/>
          </w:rPr>
          <w:fldChar w:fldCharType="end"/>
        </w:r>
        <w:r w:rsidRPr="004E6FCA">
          <w:rPr>
            <w:szCs w:val="24"/>
          </w:rPr>
          <w:t>.</w:t>
        </w:r>
        <w:r>
          <w:rPr>
            <w:szCs w:val="24"/>
          </w:rPr>
          <w:t xml:space="preserve"> As such, training participants may introduce important but </w:t>
        </w:r>
        <w:r>
          <w:rPr>
            <w:szCs w:val="24"/>
          </w:rPr>
          <w:lastRenderedPageBreak/>
          <w:t xml:space="preserve">often underappreciated deviations in regulatory behaviors from how untrained counterparts might respond in the same situation. </w:t>
        </w:r>
      </w:moveTo>
    </w:p>
    <w:moveToRangeEnd w:id="26"/>
    <w:p w14:paraId="11EC2FCA" w14:textId="77777777" w:rsidR="009D7878" w:rsidRDefault="009D7878" w:rsidP="009D7878">
      <w:pPr>
        <w:spacing w:after="0" w:line="480" w:lineRule="auto"/>
        <w:ind w:left="0" w:firstLine="720"/>
        <w:rPr>
          <w:ins w:id="29" w:author="Billy Mitchell" w:date="2024-07-23T13:40:00Z" w16du:dateUtc="2024-07-23T17:40:00Z"/>
          <w:szCs w:val="24"/>
        </w:rPr>
      </w:pPr>
    </w:p>
    <w:p w14:paraId="7AD37E05" w14:textId="75392E23" w:rsidR="00CC49B2" w:rsidRDefault="00EF55CB" w:rsidP="00C6526E">
      <w:pPr>
        <w:spacing w:after="0" w:line="480" w:lineRule="auto"/>
        <w:ind w:left="0" w:firstLine="720"/>
        <w:rPr>
          <w:szCs w:val="24"/>
        </w:rPr>
      </w:pPr>
      <w:r w:rsidRPr="00EF55CB">
        <w:rPr>
          <w:szCs w:val="24"/>
        </w:rPr>
        <w:t>Contemporary constructivist theories posit that emotions are not fixed reactions but are instead shaped dynamically by cognitive and social processe</w:t>
      </w:r>
      <w:r>
        <w:rPr>
          <w:szCs w:val="24"/>
        </w:rPr>
        <w:t xml:space="preserve">s, </w:t>
      </w:r>
      <w:r w:rsidRPr="00EF55CB">
        <w:rPr>
          <w:szCs w:val="24"/>
        </w:rPr>
        <w:t>encompass</w:t>
      </w:r>
      <w:r>
        <w:rPr>
          <w:szCs w:val="24"/>
        </w:rPr>
        <w:t>ing</w:t>
      </w:r>
      <w:r w:rsidRPr="00EF55CB">
        <w:rPr>
          <w:szCs w:val="24"/>
        </w:rPr>
        <w:t xml:space="preserve"> one</w:t>
      </w:r>
      <w:r>
        <w:rPr>
          <w:szCs w:val="24"/>
        </w:rPr>
        <w:t>’</w:t>
      </w:r>
      <w:r w:rsidRPr="00EF55CB">
        <w:rPr>
          <w:szCs w:val="24"/>
        </w:rPr>
        <w:t>s personal interpretations, beliefs, and social interactions</w:t>
      </w:r>
      <w:r>
        <w:rPr>
          <w:szCs w:val="24"/>
        </w:rPr>
        <w:t xml:space="preserve"> </w:t>
      </w:r>
      <w:r>
        <w:rPr>
          <w:szCs w:val="24"/>
        </w:rPr>
        <w:fldChar w:fldCharType="begin"/>
      </w:r>
      <w:r w:rsidR="009D7878">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Pr>
          <w:szCs w:val="24"/>
        </w:rPr>
        <w:fldChar w:fldCharType="separate"/>
      </w:r>
      <w:r w:rsidR="000E4249" w:rsidRPr="000E4249">
        <w:t>(Lindquist et al., 2012)</w:t>
      </w:r>
      <w:r>
        <w:rPr>
          <w:szCs w:val="24"/>
        </w:rPr>
        <w:fldChar w:fldCharType="end"/>
      </w:r>
      <w:r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9D7878">
        <w:rPr>
          <w:szCs w:val="24"/>
        </w:rPr>
        <w:instrText xml:space="preserve"> ADDIN ZOTERO_ITEM CSL_CITATION {"citationID":"fB759Csd","properties":{"formattedCitation":"(Lee et al., 2021)","plainCitation":"(Lee et al., 2021)","noteIndex":0},"citationItems":[{"id":17930,"uris":["http://zotero.org/users/6239255/items/4W8KVN9L"],"itemData":{"id":17930,"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0E4249" w:rsidRPr="000E4249">
        <w:t>(Lee et al., 2021)</w:t>
      </w:r>
      <w:r w:rsidR="00753C04">
        <w:rPr>
          <w:szCs w:val="24"/>
        </w:rPr>
        <w:fldChar w:fldCharType="end"/>
      </w:r>
      <w:r w:rsidR="00753C04">
        <w:rPr>
          <w:szCs w:val="24"/>
        </w:rPr>
        <w:t xml:space="preserve">. </w:t>
      </w:r>
      <w:r w:rsidR="0029016E">
        <w:rPr>
          <w:szCs w:val="24"/>
        </w:rPr>
        <w:t xml:space="preserve">Free-response capture, more than discretely categorized self-reports or unipolar scales, may require fewer a priori assumptions from researchers about a participant’s emotional experience, thus reducing unintended researcher influence </w:t>
      </w:r>
      <w:r w:rsidR="0029016E">
        <w:rPr>
          <w:szCs w:val="24"/>
        </w:rPr>
        <w:fldChar w:fldCharType="begin"/>
      </w:r>
      <w:r w:rsidR="009D7878">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0E4249" w:rsidRPr="000E4249">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9D7878">
        <w:rPr>
          <w:szCs w:val="24"/>
        </w:rPr>
        <w:instrText xml:space="preserve"> ADDIN ZOTERO_ITEM CSL_CITATION {"citationID":"uLofgFxQ","properties":{"formattedCitation":"(Miller et al., 2019)","plainCitation":"(Miller et al., 2019)","noteIndex":0},"citationItems":[{"id":17929,"uris":["http://zotero.org/users/6239255/items/QN8569FK"],"itemData":{"id":17929,"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0E4249" w:rsidRPr="000E4249">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9D7878">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0E4249" w:rsidRPr="000E4249">
        <w:t>(Mohammad, 2018)</w:t>
      </w:r>
      <w:r w:rsidR="00C6526E">
        <w:rPr>
          <w:szCs w:val="24"/>
        </w:rPr>
        <w:fldChar w:fldCharType="end"/>
      </w:r>
      <w:r w:rsidR="00C6526E">
        <w:rPr>
          <w:szCs w:val="24"/>
        </w:rPr>
        <w:t xml:space="preserve"> without sacrificing accuracy </w:t>
      </w:r>
      <w:r w:rsidR="00C6526E">
        <w:rPr>
          <w:szCs w:val="24"/>
        </w:rPr>
        <w:fldChar w:fldCharType="begin"/>
      </w:r>
      <w:r w:rsidR="009D7878">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0E4249" w:rsidRPr="000E4249">
        <w:t>(Diamond et al., 2020)</w:t>
      </w:r>
      <w:r w:rsidR="00C6526E">
        <w:rPr>
          <w:szCs w:val="24"/>
        </w:rPr>
        <w:fldChar w:fldCharType="end"/>
      </w:r>
      <w:r w:rsidR="00C6526E">
        <w:rPr>
          <w:szCs w:val="24"/>
        </w:rPr>
        <w:t xml:space="preserve"> or quantifiability. </w:t>
      </w:r>
    </w:p>
    <w:p w14:paraId="0262DBB1" w14:textId="2C97E1B8" w:rsidR="007538C8" w:rsidDel="009D7878" w:rsidRDefault="00CC49B2" w:rsidP="00CC49B2">
      <w:pPr>
        <w:spacing w:after="0" w:line="480" w:lineRule="auto"/>
        <w:ind w:left="0" w:firstLine="720"/>
        <w:rPr>
          <w:moveFrom w:id="30" w:author="Billy Mitchell" w:date="2024-07-23T13:41:00Z" w16du:dateUtc="2024-07-23T17:41:00Z"/>
          <w:szCs w:val="24"/>
        </w:rPr>
      </w:pPr>
      <w:moveFromRangeStart w:id="31" w:author="Billy Mitchell" w:date="2024-07-23T13:41:00Z" w:name="move172634485"/>
      <w:moveFrom w:id="32" w:author="Billy Mitchell" w:date="2024-07-23T13:41:00Z" w16du:dateUtc="2024-07-23T17:41:00Z">
        <w:r w:rsidDel="009D7878">
          <w:rPr>
            <w:szCs w:val="24"/>
          </w:rPr>
          <w:t>EMA</w:t>
        </w:r>
        <w:r w:rsidRPr="004E6FCA" w:rsidDel="009D7878">
          <w:rPr>
            <w:szCs w:val="24"/>
          </w:rPr>
          <w:t xml:space="preserve"> studies</w:t>
        </w:r>
        <w:r w:rsidDel="009D7878">
          <w:rPr>
            <w:szCs w:val="24"/>
          </w:rPr>
          <w:t xml:space="preserve"> </w:t>
        </w:r>
        <w:r w:rsidR="00EC2B97" w:rsidDel="009D7878">
          <w:rPr>
            <w:szCs w:val="24"/>
          </w:rPr>
          <w:t>–</w:t>
        </w:r>
        <w:r w:rsidDel="009D7878">
          <w:rPr>
            <w:szCs w:val="24"/>
          </w:rPr>
          <w:t xml:space="preserve"> another common means of studying </w:t>
        </w:r>
        <w:r w:rsidR="006021D3" w:rsidDel="009D7878">
          <w:rPr>
            <w:szCs w:val="24"/>
          </w:rPr>
          <w:t>ER</w:t>
        </w:r>
        <w:r w:rsidR="00396CB3" w:rsidDel="009D7878">
          <w:rPr>
            <w:szCs w:val="24"/>
          </w:rPr>
          <w:t xml:space="preserve"> –</w:t>
        </w:r>
        <w:r w:rsidDel="009D7878">
          <w:rPr>
            <w:szCs w:val="24"/>
          </w:rPr>
          <w:t xml:space="preserve"> </w:t>
        </w:r>
        <w:r w:rsidR="00396CB3" w:rsidDel="009D7878">
          <w:rPr>
            <w:szCs w:val="24"/>
          </w:rPr>
          <w:t xml:space="preserve">do more directly assess the external validity of </w:t>
        </w:r>
        <w:r w:rsidR="006021D3" w:rsidDel="009D7878">
          <w:rPr>
            <w:szCs w:val="24"/>
          </w:rPr>
          <w:t>ER</w:t>
        </w:r>
        <w:r w:rsidR="00396CB3" w:rsidDel="009D7878">
          <w:rPr>
            <w:szCs w:val="24"/>
          </w:rPr>
          <w:t xml:space="preserve"> strategy choice relationships by </w:t>
        </w:r>
        <w:r w:rsidRPr="004E6FCA" w:rsidDel="009D7878">
          <w:rPr>
            <w:szCs w:val="24"/>
          </w:rPr>
          <w:t>captu</w:t>
        </w:r>
        <w:r w:rsidR="00396CB3" w:rsidDel="009D7878">
          <w:rPr>
            <w:szCs w:val="24"/>
          </w:rPr>
          <w:t>ring</w:t>
        </w:r>
        <w:r w:rsidRPr="004E6FCA" w:rsidDel="009D7878">
          <w:rPr>
            <w:szCs w:val="24"/>
          </w:rPr>
          <w:t xml:space="preserve"> </w:t>
        </w:r>
        <w:r w:rsidDel="009D7878">
          <w:rPr>
            <w:szCs w:val="24"/>
          </w:rPr>
          <w:t xml:space="preserve">emotionally evocative </w:t>
        </w:r>
        <w:r w:rsidRPr="004E6FCA" w:rsidDel="009D7878">
          <w:rPr>
            <w:szCs w:val="24"/>
          </w:rPr>
          <w:t xml:space="preserve">events within the </w:t>
        </w:r>
        <w:r w:rsidR="007538C8" w:rsidDel="009D7878">
          <w:rPr>
            <w:szCs w:val="24"/>
          </w:rPr>
          <w:t>everyday lives</w:t>
        </w:r>
        <w:r w:rsidRPr="004E6FCA" w:rsidDel="009D7878">
          <w:rPr>
            <w:szCs w:val="24"/>
          </w:rPr>
          <w:t xml:space="preserve"> of trained research participants (e.g.,</w:t>
        </w:r>
        <w:r w:rsidDel="009D7878">
          <w:rPr>
            <w:szCs w:val="24"/>
          </w:rPr>
          <w:t xml:space="preserve"> </w:t>
        </w:r>
        <w:r w:rsidDel="009D7878">
          <w:rPr>
            <w:szCs w:val="24"/>
          </w:rPr>
          <w:fldChar w:fldCharType="begin"/>
        </w:r>
        <w:r w:rsidR="009D7878" w:rsidDel="009D7878">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Del="009D7878">
          <w:rPr>
            <w:szCs w:val="24"/>
          </w:rPr>
          <w:fldChar w:fldCharType="separate"/>
        </w:r>
        <w:r w:rsidR="00E63707" w:rsidRPr="00E63707" w:rsidDel="009D7878">
          <w:t>Haines et al., 2016; Heiy &amp; Cheavens, 2014)</w:t>
        </w:r>
        <w:r w:rsidDel="009D7878">
          <w:rPr>
            <w:szCs w:val="24"/>
          </w:rPr>
          <w:fldChar w:fldCharType="end"/>
        </w:r>
        <w:r w:rsidRPr="004E6FCA" w:rsidDel="009D7878">
          <w:rPr>
            <w:szCs w:val="24"/>
          </w:rPr>
          <w:t xml:space="preserve">. However, most people are not trained to consider their </w:t>
        </w:r>
        <w:r w:rsidR="006021D3" w:rsidDel="009D7878">
          <w:rPr>
            <w:szCs w:val="24"/>
          </w:rPr>
          <w:t>ER</w:t>
        </w:r>
        <w:r w:rsidRPr="004E6FCA" w:rsidDel="009D7878">
          <w:rPr>
            <w:szCs w:val="24"/>
          </w:rPr>
          <w:t xml:space="preserve"> strategies in their daily lives and are not prompted or primed to engage regulatory control before an emotional event occurs </w:t>
        </w:r>
        <w:r w:rsidDel="009D7878">
          <w:rPr>
            <w:szCs w:val="24"/>
          </w:rPr>
          <w:fldChar w:fldCharType="begin"/>
        </w:r>
        <w:r w:rsidR="009D7878" w:rsidDel="009D7878">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Del="009D7878">
          <w:rPr>
            <w:szCs w:val="24"/>
          </w:rPr>
          <w:fldChar w:fldCharType="separate"/>
        </w:r>
        <w:r w:rsidRPr="00C178FD" w:rsidDel="009D7878">
          <w:t>(Friedman &amp; Gustavson, 2022)</w:t>
        </w:r>
        <w:r w:rsidDel="009D7878">
          <w:rPr>
            <w:szCs w:val="24"/>
          </w:rPr>
          <w:fldChar w:fldCharType="end"/>
        </w:r>
        <w:r w:rsidRPr="004E6FCA" w:rsidDel="009D7878">
          <w:rPr>
            <w:szCs w:val="24"/>
          </w:rPr>
          <w:t>.</w:t>
        </w:r>
        <w:r w:rsidDel="009D7878">
          <w:rPr>
            <w:szCs w:val="24"/>
          </w:rPr>
          <w:t xml:space="preserve"> As such, training participants may introduce important but often underappreciated deviations in regulatory behaviors from how untrained counterparts might respond in the same situation. </w:t>
        </w:r>
      </w:moveFrom>
    </w:p>
    <w:moveFromRangeEnd w:id="31"/>
    <w:p w14:paraId="50EC6F2F" w14:textId="38AE380C" w:rsidR="00CC49B2" w:rsidRDefault="00CC49B2" w:rsidP="00C6526E">
      <w:pPr>
        <w:spacing w:after="0" w:line="480" w:lineRule="auto"/>
        <w:ind w:left="0" w:firstLine="720"/>
        <w:rPr>
          <w:szCs w:val="24"/>
        </w:rPr>
      </w:pPr>
      <w:r>
        <w:rPr>
          <w:szCs w:val="24"/>
        </w:rPr>
        <w:lastRenderedPageBreak/>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9D7878">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proofErr w:type="spellStart"/>
      <w:r w:rsidRPr="00642A4D">
        <w:t>Heiy</w:t>
      </w:r>
      <w:proofErr w:type="spellEnd"/>
      <w:r w:rsidRPr="00642A4D">
        <w:t xml:space="preserve"> &amp; </w:t>
      </w:r>
      <w:proofErr w:type="spellStart"/>
      <w:r w:rsidRPr="00642A4D">
        <w:t>Cheavens</w:t>
      </w:r>
      <w:proofErr w:type="spellEnd"/>
      <w:r w:rsidRPr="00642A4D">
        <w:t>,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9D7878">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000E4249" w:rsidRPr="000E4249">
        <w:t>(</w:t>
      </w:r>
      <w:proofErr w:type="spellStart"/>
      <w:r w:rsidR="000E4249" w:rsidRPr="000E4249">
        <w:t>Aldao</w:t>
      </w:r>
      <w:proofErr w:type="spellEnd"/>
      <w:r w:rsidR="000E4249" w:rsidRPr="000E4249">
        <w:t xml:space="preserve"> &amp; Nolen-Hoeksema, 2013; Ford et al., 2019; </w:t>
      </w:r>
      <w:proofErr w:type="spellStart"/>
      <w:r w:rsidR="000E4249" w:rsidRPr="000E4249">
        <w:t>Heiy</w:t>
      </w:r>
      <w:proofErr w:type="spellEnd"/>
      <w:r w:rsidR="000E4249" w:rsidRPr="000E4249">
        <w:t xml:space="preserve"> &amp; </w:t>
      </w:r>
      <w:proofErr w:type="spellStart"/>
      <w:r w:rsidR="000E4249" w:rsidRPr="000E4249">
        <w:t>Cheavens</w:t>
      </w:r>
      <w:proofErr w:type="spellEnd"/>
      <w:r w:rsidR="000E4249" w:rsidRPr="000E4249">
        <w:t>,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9D7878">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000E4249" w:rsidRPr="000E4249">
        <w:t xml:space="preserve">(Friedman &amp; Gustavson, 2022; Kamradt et al., 2014; </w:t>
      </w:r>
      <w:proofErr w:type="spellStart"/>
      <w:r w:rsidR="000E4249" w:rsidRPr="000E4249">
        <w:t>Malanchini</w:t>
      </w:r>
      <w:proofErr w:type="spellEnd"/>
      <w:r w:rsidR="000E4249" w:rsidRPr="000E4249">
        <w:t xml:space="preserve">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laboratory studies </w:t>
      </w:r>
      <w:r>
        <w:rPr>
          <w:szCs w:val="24"/>
        </w:rPr>
        <w:fldChar w:fldCharType="begin"/>
      </w:r>
      <w:r w:rsidR="009D7878">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000E4249" w:rsidRPr="000E4249">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sidR="009D7878">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000E4249" w:rsidRPr="000E4249">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9D7878">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000E4249" w:rsidRPr="000E4249">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9D7878">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000E4249" w:rsidRPr="000E4249">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3E678433"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w:t>
      </w:r>
      <w:r w:rsidR="00E83BB7">
        <w:rPr>
          <w:szCs w:val="24"/>
        </w:rPr>
        <w:lastRenderedPageBreak/>
        <w:t xml:space="preserve">explicit </w:t>
      </w:r>
      <w:r w:rsidR="00D12D06">
        <w:rPr>
          <w:szCs w:val="24"/>
        </w:rPr>
        <w:t>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according to recent meta-analyses</w:t>
      </w:r>
      <w:r w:rsidR="00E83BB7">
        <w:rPr>
          <w:szCs w:val="24"/>
        </w:rPr>
        <w:t xml:space="preserve">; </w:t>
      </w:r>
      <w:r w:rsidR="00642A4D">
        <w:rPr>
          <w:szCs w:val="24"/>
        </w:rPr>
        <w:fldChar w:fldCharType="begin"/>
      </w:r>
      <w:r w:rsidR="009D7878">
        <w:rPr>
          <w:szCs w:val="24"/>
        </w:rPr>
        <w:instrText xml:space="preserve"> ADDIN ZOTERO_ITEM CSL_CITATION {"citationID":"fvj8aTn8","properties":{"formattedCitation":"(Matthews et al., 2021)","plainCitation":"(Matthews et al., 2021)","dontUpdate":true,"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9D7878">
        <w:rPr>
          <w:szCs w:val="24"/>
        </w:rPr>
        <w:instrText xml:space="preserve"> ADDIN ZOTERO_ITEM CSL_CITATION {"citationID":"jEHro85z","properties":{"formattedCitation":"(Clasen et al., 2019; Stasiak et al., 2023; Tashjian et al., 2022)","plainCitation":"(Clasen et al.,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0E4249" w:rsidRPr="000E4249">
        <w:t>(Clasen et al.,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 xml:space="preserve">y which </w:t>
      </w:r>
      <w:proofErr w:type="gramStart"/>
      <w:r w:rsidR="00E07969">
        <w:rPr>
          <w:szCs w:val="24"/>
        </w:rPr>
        <w:t>emotionally-relevant</w:t>
      </w:r>
      <w:proofErr w:type="gramEnd"/>
      <w:r w:rsidR="00E07969">
        <w:rPr>
          <w:szCs w:val="24"/>
        </w:rPr>
        <w:t xml:space="preserve">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 xml:space="preserve">safe and controlled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 xml:space="preserve">e in </w:t>
      </w:r>
      <w:r w:rsidR="00582F95">
        <w:rPr>
          <w:szCs w:val="24"/>
        </w:rPr>
        <w:t>a</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71224859" w:rsidR="00A315ED" w:rsidRDefault="004E6FCA" w:rsidP="006D4590">
      <w:pPr>
        <w:spacing w:after="0" w:line="480" w:lineRule="auto"/>
        <w:ind w:left="0" w:firstLine="720"/>
        <w:rPr>
          <w:szCs w:val="24"/>
        </w:rPr>
      </w:pPr>
      <w:r w:rsidRPr="004E6FCA">
        <w:rPr>
          <w:szCs w:val="24"/>
        </w:rPr>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w:t>
      </w:r>
      <w:r w:rsidR="00A5748C">
        <w:rPr>
          <w:szCs w:val="24"/>
        </w:rPr>
        <w:t xml:space="preserve">, as noted by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w:t>
      </w:r>
      <w:r w:rsidR="00A5748C">
        <w:rPr>
          <w:szCs w:val="24"/>
        </w:rPr>
        <w:t>(</w:t>
      </w:r>
      <w:r w:rsidRPr="004E6FCA">
        <w:rPr>
          <w:szCs w:val="24"/>
        </w:rPr>
        <w:t>2014</w:t>
      </w:r>
      <w:r w:rsidR="00A5748C">
        <w:rPr>
          <w:szCs w:val="24"/>
        </w:rPr>
        <w:t>)</w:t>
      </w:r>
      <w:r w:rsidRPr="004E6FCA">
        <w:rPr>
          <w:szCs w:val="24"/>
        </w:rPr>
        <w:t xml:space="preserve">, </w:t>
      </w:r>
      <w:r w:rsidR="00245CC6">
        <w:rPr>
          <w:szCs w:val="24"/>
        </w:rPr>
        <w:t>Study</w:t>
      </w:r>
      <w:r w:rsidRPr="004E6FCA">
        <w:rPr>
          <w:szCs w:val="24"/>
        </w:rPr>
        <w:t xml:space="preserve"> 1 aimed to </w:t>
      </w:r>
      <w:ins w:id="33" w:author="Billy Mitchell" w:date="2024-07-23T13:49:00Z" w16du:dateUtc="2024-07-23T17:49:00Z">
        <w:r w:rsidR="007E243B">
          <w:rPr>
            <w:szCs w:val="24"/>
          </w:rPr>
          <w:t xml:space="preserve">test whether this effect </w:t>
        </w:r>
      </w:ins>
      <w:ins w:id="34" w:author="Billy Mitchell" w:date="2024-07-23T13:44:00Z" w16du:dateUtc="2024-07-23T17:44:00Z">
        <w:r w:rsidR="007E243B">
          <w:rPr>
            <w:szCs w:val="24"/>
          </w:rPr>
          <w:t>extend</w:t>
        </w:r>
      </w:ins>
      <w:ins w:id="35" w:author="Billy Mitchell" w:date="2024-07-23T13:49:00Z" w16du:dateUtc="2024-07-23T17:49:00Z">
        <w:r w:rsidR="007E243B">
          <w:rPr>
            <w:szCs w:val="24"/>
          </w:rPr>
          <w:t>s to untrai</w:t>
        </w:r>
      </w:ins>
      <w:ins w:id="36" w:author="Billy Mitchell" w:date="2024-07-23T13:50:00Z" w16du:dateUtc="2024-07-23T17:50:00Z">
        <w:r w:rsidR="007E243B">
          <w:rPr>
            <w:szCs w:val="24"/>
          </w:rPr>
          <w:t>ned subjects in high-intensity</w:t>
        </w:r>
      </w:ins>
      <w:ins w:id="37" w:author="Billy Mitchell" w:date="2024-07-23T13:49:00Z" w16du:dateUtc="2024-07-23T17:49:00Z">
        <w:r w:rsidR="007E243B">
          <w:rPr>
            <w:szCs w:val="24"/>
          </w:rPr>
          <w:t xml:space="preserve"> circumstances </w:t>
        </w:r>
      </w:ins>
      <w:ins w:id="38" w:author="Billy Mitchell" w:date="2024-07-23T13:50:00Z" w16du:dateUtc="2024-07-23T17:50:00Z">
        <w:r w:rsidR="007E243B">
          <w:rPr>
            <w:szCs w:val="24"/>
          </w:rPr>
          <w:t xml:space="preserve">by having </w:t>
        </w:r>
      </w:ins>
      <w:del w:id="39" w:author="Billy Mitchell" w:date="2024-07-23T13:44:00Z" w16du:dateUtc="2024-07-23T17:44:00Z">
        <w:r w:rsidRPr="004E6FCA" w:rsidDel="007E243B">
          <w:rPr>
            <w:szCs w:val="24"/>
          </w:rPr>
          <w:delText>replicate</w:delText>
        </w:r>
      </w:del>
      <w:del w:id="40" w:author="Billy Mitchell" w:date="2024-07-23T13:49:00Z" w16du:dateUtc="2024-07-23T17:49:00Z">
        <w:r w:rsidRPr="004E6FCA" w:rsidDel="007E243B">
          <w:rPr>
            <w:szCs w:val="24"/>
          </w:rPr>
          <w:delText xml:space="preserve"> this effect </w:delText>
        </w:r>
        <w:r w:rsidR="00396CB3" w:rsidDel="007E243B">
          <w:rPr>
            <w:szCs w:val="24"/>
          </w:rPr>
          <w:delText>using</w:delText>
        </w:r>
      </w:del>
      <w:r w:rsidR="00396CB3">
        <w:rPr>
          <w:szCs w:val="24"/>
        </w:rPr>
        <w:t xml:space="preserve"> </w:t>
      </w:r>
      <w:r w:rsidRPr="004E6FCA">
        <w:rPr>
          <w:szCs w:val="24"/>
        </w:rPr>
        <w:t xml:space="preserve">untrained participants </w:t>
      </w:r>
      <w:del w:id="41" w:author="Billy Mitchell" w:date="2024-07-23T13:50:00Z" w16du:dateUtc="2024-07-23T17:50:00Z">
        <w:r w:rsidR="00396CB3" w:rsidDel="007E243B">
          <w:rPr>
            <w:szCs w:val="24"/>
          </w:rPr>
          <w:delText xml:space="preserve">who </w:delText>
        </w:r>
      </w:del>
      <w:r w:rsidR="00396CB3">
        <w:rPr>
          <w:szCs w:val="24"/>
        </w:rPr>
        <w:t>navigate</w:t>
      </w:r>
      <w:del w:id="42" w:author="Billy Mitchell" w:date="2024-07-23T13:50:00Z" w16du:dateUtc="2024-07-23T17:50:00Z">
        <w:r w:rsidR="00396CB3" w:rsidDel="007E243B">
          <w:rPr>
            <w:szCs w:val="24"/>
          </w:rPr>
          <w:delText>d</w:delText>
        </w:r>
      </w:del>
      <w:r w:rsidRPr="004E6FCA">
        <w:rPr>
          <w:szCs w:val="24"/>
        </w:rPr>
        <w:t xml:space="preserve"> a haunted house and report</w:t>
      </w:r>
      <w:del w:id="43" w:author="Billy Mitchell" w:date="2024-07-23T13:50:00Z" w16du:dateUtc="2024-07-23T17:50:00Z">
        <w:r w:rsidR="00396CB3" w:rsidDel="007E243B">
          <w:rPr>
            <w:szCs w:val="24"/>
          </w:rPr>
          <w:delText>ed</w:delText>
        </w:r>
      </w:del>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t>experience</w:t>
      </w:r>
      <w:ins w:id="44" w:author="Billy Mitchell" w:date="2024-07-23T13:50:00Z" w16du:dateUtc="2024-07-23T17:50:00Z">
        <w:r w:rsidR="007E243B">
          <w:rPr>
            <w:szCs w:val="24"/>
          </w:rPr>
          <w:t xml:space="preserve"> at the expense </w:t>
        </w:r>
      </w:ins>
      <w:ins w:id="45" w:author="Billy Mitchell" w:date="2024-07-23T13:51:00Z" w16du:dateUtc="2024-07-23T17:51:00Z">
        <w:r w:rsidR="007E243B">
          <w:rPr>
            <w:szCs w:val="24"/>
          </w:rPr>
          <w:t xml:space="preserve">of </w:t>
        </w:r>
      </w:ins>
      <w:ins w:id="46" w:author="Billy Mitchell" w:date="2024-07-23T13:52:00Z" w16du:dateUtc="2024-07-23T17:52:00Z">
        <w:r w:rsidR="004E30DF">
          <w:rPr>
            <w:szCs w:val="24"/>
          </w:rPr>
          <w:t>experimental control</w:t>
        </w:r>
      </w:ins>
      <w:r w:rsidRPr="004E6FCA">
        <w:rPr>
          <w:szCs w:val="24"/>
        </w:rPr>
        <w:t>.</w:t>
      </w:r>
      <w:r w:rsidR="00B42FE6">
        <w:rPr>
          <w:szCs w:val="24"/>
        </w:rPr>
        <w:t xml:space="preserve"> </w:t>
      </w:r>
      <w:r w:rsidR="00396CB3">
        <w:rPr>
          <w:szCs w:val="24"/>
        </w:rPr>
        <w:t>We additionally</w:t>
      </w:r>
      <w:r w:rsidR="00B42FE6">
        <w:rPr>
          <w:szCs w:val="24"/>
        </w:rPr>
        <w:t xml:space="preserve"> anticipated that participants experiencing high cognitive load </w:t>
      </w:r>
      <w:proofErr w:type="gramStart"/>
      <w:r w:rsidR="00B42FE6">
        <w:rPr>
          <w:szCs w:val="24"/>
        </w:rPr>
        <w:t>as a result of</w:t>
      </w:r>
      <w:proofErr w:type="gramEnd"/>
      <w:r w:rsidR="00B42FE6">
        <w:rPr>
          <w:szCs w:val="24"/>
        </w:rPr>
        <w:t xml:space="preserve">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w:t>
      </w:r>
      <w:r w:rsidR="00B42FE6">
        <w:rPr>
          <w:szCs w:val="24"/>
        </w:rPr>
        <w:lastRenderedPageBreak/>
        <w:t xml:space="preserve">predicted </w:t>
      </w:r>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xml:space="preserve">, </w:t>
      </w:r>
      <w:proofErr w:type="gramStart"/>
      <w:r w:rsidR="00CB54A4">
        <w:rPr>
          <w:szCs w:val="24"/>
        </w:rPr>
        <w:t>in an effort to</w:t>
      </w:r>
      <w:proofErr w:type="gramEnd"/>
      <w:r w:rsidR="00CB54A4">
        <w:rPr>
          <w:szCs w:val="24"/>
        </w:rPr>
        <w:t xml:space="preserve">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76DF80AE" w:rsidR="00A315ED" w:rsidRDefault="007B651D" w:rsidP="00245CC6">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r w:rsidR="00245CC6">
        <w:rPr>
          <w:szCs w:val="24"/>
        </w:rPr>
        <w:t>Study</w:t>
      </w:r>
      <w:r w:rsidR="004E6FCA" w:rsidRPr="004E6FCA">
        <w:rPr>
          <w:szCs w:val="24"/>
        </w:rPr>
        <w:t xml:space="preserve">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r w:rsidR="004E6FCA" w:rsidRPr="004E6FCA">
        <w:rPr>
          <w:szCs w:val="24"/>
        </w:rPr>
        <w:t>lower-intensity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w:t>
      </w:r>
      <w:ins w:id="47" w:author="Billy Mitchell" w:date="2024-06-03T12:32:00Z" w16du:dateUtc="2024-06-03T16:32:00Z">
        <w:r w:rsidR="000732A4">
          <w:rPr>
            <w:szCs w:val="24"/>
          </w:rPr>
          <w:t xml:space="preserve"> </w:t>
        </w:r>
      </w:ins>
      <w:ins w:id="48" w:author="Billy Mitchell" w:date="2024-07-23T13:54:00Z" w16du:dateUtc="2024-07-23T17:54:00Z">
        <w:r w:rsidR="004E30DF">
          <w:rPr>
            <w:szCs w:val="24"/>
          </w:rPr>
          <w:t>We hypothesized that the decont</w:t>
        </w:r>
      </w:ins>
      <w:ins w:id="49" w:author="Billy Mitchell" w:date="2024-07-23T13:55:00Z" w16du:dateUtc="2024-07-23T17:55:00Z">
        <w:r w:rsidR="004E30DF">
          <w:rPr>
            <w:szCs w:val="24"/>
          </w:rPr>
          <w:t xml:space="preserve">extualized self-regulation choices motivated by stimulus-response paradigms might be closer in practice to </w:t>
        </w:r>
      </w:ins>
      <w:ins w:id="50" w:author="Billy Mitchell" w:date="2024-07-23T13:56:00Z" w16du:dateUtc="2024-07-23T17:56:00Z">
        <w:r w:rsidR="004E30DF">
          <w:rPr>
            <w:szCs w:val="24"/>
          </w:rPr>
          <w:t xml:space="preserve">simulating or </w:t>
        </w:r>
      </w:ins>
      <w:ins w:id="51" w:author="Billy Mitchell" w:date="2024-07-23T13:55:00Z" w16du:dateUtc="2024-07-23T17:55:00Z">
        <w:r w:rsidR="004E30DF">
          <w:rPr>
            <w:szCs w:val="24"/>
          </w:rPr>
          <w:t xml:space="preserve">forecasting </w:t>
        </w:r>
      </w:ins>
      <w:ins w:id="52" w:author="Billy Mitchell" w:date="2024-07-23T13:56:00Z" w16du:dateUtc="2024-07-23T17:56:00Z">
        <w:r w:rsidR="004E30DF">
          <w:rPr>
            <w:szCs w:val="24"/>
          </w:rPr>
          <w:t xml:space="preserve">self-regulation </w:t>
        </w:r>
      </w:ins>
      <w:ins w:id="53" w:author="Billy Mitchell" w:date="2024-07-23T13:55:00Z" w16du:dateUtc="2024-07-23T17:55:00Z">
        <w:r w:rsidR="004E30DF">
          <w:rPr>
            <w:szCs w:val="24"/>
          </w:rPr>
          <w:t>than regulation usage</w:t>
        </w:r>
      </w:ins>
      <w:ins w:id="54" w:author="Billy Mitchell" w:date="2024-06-03T12:32:00Z" w16du:dateUtc="2024-06-03T16:32:00Z">
        <w:r w:rsidR="000732A4">
          <w:rPr>
            <w:szCs w:val="24"/>
          </w:rPr>
          <w:t>.</w:t>
        </w:r>
      </w:ins>
      <w:r w:rsidR="004E6FCA" w:rsidRPr="004E6FCA">
        <w:rPr>
          <w:szCs w:val="24"/>
        </w:rPr>
        <w:t xml:space="preserve"> </w:t>
      </w:r>
      <w:r w:rsidR="002013C5">
        <w:rPr>
          <w:szCs w:val="24"/>
        </w:rPr>
        <w:t>We did observe the canonical association between emotional intensity and regulatory strategy selection with this design</w:t>
      </w:r>
      <w:ins w:id="55" w:author="Billy Mitchell" w:date="2024-06-03T12:32:00Z" w16du:dateUtc="2024-06-03T16:32:00Z">
        <w:r w:rsidR="000732A4">
          <w:rPr>
            <w:szCs w:val="24"/>
          </w:rPr>
          <w:t>, though with</w:t>
        </w:r>
      </w:ins>
      <w:ins w:id="56" w:author="Billy Mitchell" w:date="2024-06-03T12:33:00Z" w16du:dateUtc="2024-06-03T16:33:00Z">
        <w:r w:rsidR="000732A4">
          <w:rPr>
            <w:szCs w:val="24"/>
          </w:rPr>
          <w:t xml:space="preserve"> an effect size smaller than the typical range </w:t>
        </w:r>
      </w:ins>
      <w:ins w:id="57" w:author="Billy Mitchell" w:date="2024-06-03T12:39:00Z" w16du:dateUtc="2024-06-03T16:39:00Z">
        <w:r w:rsidR="000732A4">
          <w:rPr>
            <w:szCs w:val="24"/>
          </w:rPr>
          <w:t>found by Matthews et al. (20</w:t>
        </w:r>
      </w:ins>
      <w:ins w:id="58" w:author="Billy Mitchell" w:date="2024-06-03T12:40:00Z" w16du:dateUtc="2024-06-03T16:40:00Z">
        <w:r w:rsidR="000732A4">
          <w:rPr>
            <w:szCs w:val="24"/>
          </w:rPr>
          <w:t>21)</w:t>
        </w:r>
      </w:ins>
      <w:r w:rsidR="00396CB3">
        <w:rPr>
          <w:szCs w:val="24"/>
        </w:rPr>
        <w:t>. H</w:t>
      </w:r>
      <w:r w:rsidR="00CB54A4">
        <w:rPr>
          <w:szCs w:val="24"/>
        </w:rPr>
        <w:t xml:space="preserve">owever, </w:t>
      </w:r>
      <w:r w:rsidR="009C319B">
        <w:rPr>
          <w:szCs w:val="24"/>
        </w:rPr>
        <w:t>many study design differences between Studies 1 and 2 limited our ability to draw conclusions</w:t>
      </w:r>
      <w:r w:rsidR="00DC4E44">
        <w:rPr>
          <w:szCs w:val="24"/>
        </w:rPr>
        <w:t xml:space="preserve"> about why those differences in outcome may have occurred</w:t>
      </w:r>
      <w:r w:rsidR="002013C5">
        <w:rPr>
          <w:szCs w:val="24"/>
        </w:rPr>
        <w:t>.</w:t>
      </w:r>
      <w:r w:rsidR="00CB54A4">
        <w:rPr>
          <w:szCs w:val="24"/>
        </w:rPr>
        <w:t xml:space="preserve"> </w:t>
      </w:r>
    </w:p>
    <w:p w14:paraId="50D40366" w14:textId="78479CAA" w:rsidR="00A315ED" w:rsidRDefault="00582F95" w:rsidP="00C6526E">
      <w:pPr>
        <w:spacing w:after="0" w:line="480" w:lineRule="auto"/>
        <w:ind w:left="0" w:firstLine="720"/>
        <w:rPr>
          <w:b/>
          <w:szCs w:val="24"/>
        </w:rPr>
      </w:pPr>
      <w:r>
        <w:rPr>
          <w:szCs w:val="24"/>
        </w:rPr>
        <w:t xml:space="preserve">To attempt to close this design difference gap,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r w:rsidR="00DC4E44">
        <w:rPr>
          <w:szCs w:val="24"/>
        </w:rPr>
        <w:t>strategy usage</w:t>
      </w:r>
      <w:r w:rsidR="00DF0574">
        <w:rPr>
          <w:szCs w:val="24"/>
        </w:rPr>
        <w:t>) or the strategies that they predict might be used (</w:t>
      </w:r>
      <w:r w:rsidR="00DC4E44">
        <w:rPr>
          <w:szCs w:val="24"/>
        </w:rPr>
        <w:t xml:space="preserve">strategy </w:t>
      </w:r>
      <w:r w:rsidR="00DF0574">
        <w:rPr>
          <w:szCs w:val="24"/>
        </w:rPr>
        <w:t xml:space="preserve">forecasting) to downregulate their negative emotions. </w:t>
      </w:r>
      <w:r w:rsidR="00795CB8">
        <w:rPr>
          <w:szCs w:val="24"/>
        </w:rPr>
        <w:t xml:space="preserve">For both forecasters and </w:t>
      </w:r>
      <w:r w:rsidR="00CD748D">
        <w:rPr>
          <w:szCs w:val="24"/>
        </w:rPr>
        <w:t>strategy use</w:t>
      </w:r>
      <w:r w:rsidR="00795CB8">
        <w:rPr>
          <w:szCs w:val="24"/>
        </w:rPr>
        <w:t>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w:t>
      </w:r>
      <w:r w:rsidR="009C319B">
        <w:rPr>
          <w:szCs w:val="24"/>
        </w:rPr>
        <w:lastRenderedPageBreak/>
        <w:t xml:space="preserve">predicted distraction might be within these situations and how effective distraction was </w:t>
      </w:r>
      <w:proofErr w:type="gramStart"/>
      <w:r w:rsidR="009C319B">
        <w:rPr>
          <w:szCs w:val="24"/>
        </w:rPr>
        <w:t>actually reported</w:t>
      </w:r>
      <w:proofErr w:type="gramEnd"/>
      <w:r w:rsidR="009C319B">
        <w:rPr>
          <w:szCs w:val="24"/>
        </w:rPr>
        <w:t xml:space="preserve"> to be.</w:t>
      </w:r>
      <w:r w:rsidR="00D17F92">
        <w:rPr>
          <w:szCs w:val="24"/>
        </w:rPr>
        <w:t xml:space="preserve"> 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43A0FEE3" w14:textId="6089FFE8" w:rsidR="00083D59" w:rsidRPr="008C7178" w:rsidRDefault="00245CC6" w:rsidP="00E44513">
      <w:pPr>
        <w:spacing w:after="0" w:line="480" w:lineRule="auto"/>
        <w:ind w:left="0" w:firstLine="720"/>
        <w:rPr>
          <w:szCs w:val="24"/>
        </w:rPr>
      </w:pPr>
      <w:r>
        <w:rPr>
          <w:szCs w:val="24"/>
        </w:rPr>
        <w:t>Study</w:t>
      </w:r>
      <w:r w:rsidR="00083D59" w:rsidRPr="008C7178">
        <w:rPr>
          <w:szCs w:val="24"/>
        </w:rPr>
        <w:t xml:space="preserve"> 1 tested whether the emotional intensity of negatively-</w:t>
      </w:r>
      <w:proofErr w:type="spellStart"/>
      <w:r w:rsidR="00083D59" w:rsidRPr="008C7178">
        <w:rPr>
          <w:szCs w:val="24"/>
        </w:rPr>
        <w:t>valenced</w:t>
      </w:r>
      <w:proofErr w:type="spellEnd"/>
      <w:r w:rsidR="00083D59" w:rsidRPr="008C7178">
        <w:rPr>
          <w:szCs w:val="24"/>
        </w:rPr>
        <w:t xml:space="preserve"> events was associated with the likelihood 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6AB9D92C" w:rsidR="00BE63C2" w:rsidRPr="006B0891" w:rsidRDefault="00BE63C2" w:rsidP="00E44513">
      <w:pPr>
        <w:spacing w:after="0" w:line="480" w:lineRule="auto"/>
        <w:ind w:left="0" w:firstLine="720"/>
        <w:rPr>
          <w:szCs w:val="24"/>
        </w:rPr>
      </w:pPr>
      <w:r>
        <w:rPr>
          <w:b/>
          <w:bCs/>
          <w:szCs w:val="24"/>
        </w:rPr>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EC2B97">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DC4E44">
        <w:rPr>
          <w:i/>
          <w:szCs w:val="24"/>
        </w:rPr>
        <w:t xml:space="preserve"> </w:t>
      </w:r>
      <w:r w:rsidRPr="008C7178">
        <w:rPr>
          <w:i/>
          <w:szCs w:val="24"/>
          <w:vertAlign w:val="subscript"/>
        </w:rPr>
        <w:t>age</w:t>
      </w:r>
      <w:r w:rsidRPr="008C7178">
        <w:rPr>
          <w:szCs w:val="24"/>
        </w:rPr>
        <w:t xml:space="preserve"> = 3.97 </w:t>
      </w:r>
      <w:proofErr w:type="spellStart"/>
      <w:r w:rsidRPr="008C7178">
        <w:rPr>
          <w:szCs w:val="24"/>
        </w:rPr>
        <w:t>yrs</w:t>
      </w:r>
      <w:proofErr w:type="spellEnd"/>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to characterize </w:t>
      </w:r>
      <w:r w:rsidR="00672923">
        <w:rPr>
          <w:szCs w:val="24"/>
        </w:rPr>
        <w:t xml:space="preserve">the </w:t>
      </w:r>
      <w:r w:rsidR="00BC7F6A">
        <w:rPr>
          <w:szCs w:val="24"/>
        </w:rPr>
        <w:t xml:space="preserve">memory of </w:t>
      </w:r>
      <w:r w:rsidR="00672923">
        <w:rPr>
          <w:szCs w:val="24"/>
        </w:rPr>
        <w:fldChar w:fldCharType="begin"/>
      </w:r>
      <w:r w:rsidR="009D7878">
        <w:rPr>
          <w:szCs w:val="24"/>
        </w:rPr>
        <w:instrText xml:space="preserve"> ADDIN ZOTERO_ITEM CSL_CITATION {"citationID":"jGwrSxaI","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schema":"https://github.com/citation-style-language/schema/raw/master/csl-citation.json"} </w:instrText>
      </w:r>
      <w:r w:rsidR="00672923">
        <w:rPr>
          <w:szCs w:val="24"/>
        </w:rPr>
        <w:fldChar w:fldCharType="separate"/>
      </w:r>
      <w:r w:rsidR="000E4249" w:rsidRPr="000E4249">
        <w:t>(Cliver et al., 2024)</w:t>
      </w:r>
      <w:r w:rsidR="00672923">
        <w:rPr>
          <w:szCs w:val="24"/>
        </w:rPr>
        <w:fldChar w:fldCharType="end"/>
      </w:r>
      <w:r w:rsidR="00BC7F6A">
        <w:rPr>
          <w:szCs w:val="24"/>
        </w:rPr>
        <w:t xml:space="preserve"> and physiological responses to </w:t>
      </w:r>
      <w:r w:rsidR="00BC7F6A">
        <w:rPr>
          <w:szCs w:val="24"/>
        </w:rPr>
        <w:fldChar w:fldCharType="begin"/>
      </w:r>
      <w:r w:rsidR="009D7878">
        <w:rPr>
          <w:szCs w:val="24"/>
        </w:rPr>
        <w:instrText xml:space="preserve"> ADDIN ZOTERO_ITEM CSL_CITATION {"citationID":"LFPcbTkT","properties":{"formattedCitation":"(Stasiak et al., 2023)","plainCitation":"(Stasiak et al., 2023)","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0E4249" w:rsidRPr="000E4249">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lastRenderedPageBreak/>
        <w:t xml:space="preserve">were conducted using </w:t>
      </w:r>
      <w:r w:rsidRPr="008C7178">
        <w:rPr>
          <w:szCs w:val="24"/>
        </w:rPr>
        <w:t xml:space="preserve">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proofErr w:type="spellStart"/>
      <w:r w:rsidRPr="008C7178">
        <w:rPr>
          <w:szCs w:val="24"/>
        </w:rPr>
        <w:t>WebPower</w:t>
      </w:r>
      <w:proofErr w:type="spellEnd"/>
      <w:r w:rsidR="004D26BF">
        <w:rPr>
          <w:szCs w:val="24"/>
        </w:rPr>
        <w:t>”</w:t>
      </w:r>
      <w:r>
        <w:rPr>
          <w:szCs w:val="24"/>
        </w:rPr>
        <w:t xml:space="preserve"> </w:t>
      </w:r>
      <w:r>
        <w:rPr>
          <w:szCs w:val="24"/>
        </w:rPr>
        <w:fldChar w:fldCharType="begin"/>
      </w:r>
      <w:r w:rsidR="009D7878">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000E4249" w:rsidRPr="000E4249">
        <w:t>(Zhang &amp; Mai, 2019)</w:t>
      </w:r>
      <w:r>
        <w:rPr>
          <w:szCs w:val="24"/>
        </w:rPr>
        <w:fldChar w:fldCharType="end"/>
      </w:r>
      <w:r w:rsidRPr="008C7178">
        <w:rPr>
          <w:szCs w:val="24"/>
        </w:rPr>
        <w:t xml:space="preserve"> in R 3.6.1 </w:t>
      </w:r>
      <w:r>
        <w:rPr>
          <w:szCs w:val="24"/>
        </w:rPr>
        <w:fldChar w:fldCharType="begin"/>
      </w:r>
      <w:r w:rsidR="009D7878">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59"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59"/>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proofErr w:type="spellStart"/>
      <w:r w:rsidR="00B501A4">
        <w:rPr>
          <w:szCs w:val="24"/>
        </w:rPr>
        <w:t>simr</w:t>
      </w:r>
      <w:proofErr w:type="spellEnd"/>
      <w:r w:rsidR="004D26BF">
        <w:rPr>
          <w:szCs w:val="24"/>
        </w:rPr>
        <w:t>”</w:t>
      </w:r>
      <w:r w:rsidR="00B501A4">
        <w:rPr>
          <w:szCs w:val="24"/>
        </w:rPr>
        <w:t xml:space="preserve"> </w:t>
      </w:r>
      <w:r w:rsidR="00B501A4">
        <w:rPr>
          <w:szCs w:val="24"/>
        </w:rPr>
        <w:fldChar w:fldCharType="begin"/>
      </w:r>
      <w:r w:rsidR="009D7878">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0E4249" w:rsidRPr="000E4249">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proofErr w:type="gramStart"/>
      <w:r w:rsidRPr="00957D51">
        <w:rPr>
          <w:i/>
          <w:szCs w:val="24"/>
        </w:rPr>
        <w:t>Pr</w:t>
      </w:r>
      <w:proofErr w:type="spellEnd"/>
      <w:r w:rsidRPr="00957D51">
        <w:rPr>
          <w:i/>
          <w:szCs w:val="24"/>
        </w:rPr>
        <w:t>(</w:t>
      </w:r>
      <w:proofErr w:type="gram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9D7878">
        <w:rPr>
          <w:szCs w:val="24"/>
        </w:rPr>
        <w:instrText xml:space="preserve"> ADDIN ZOTERO_ITEM CSL_CITATION {"citationID":"wRkfVhlW","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label":"page"}],"schema":"https://github.com/citation-style-language/schema/raw/master/csl-citation.json"} </w:instrText>
      </w:r>
      <w:r w:rsidR="00452B94">
        <w:rPr>
          <w:szCs w:val="24"/>
        </w:rPr>
        <w:fldChar w:fldCharType="separate"/>
      </w:r>
      <w:r w:rsidR="000E4249" w:rsidRPr="000E4249">
        <w:t>(Cliver et al., 2024)</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405381E2" w:rsidR="00654027" w:rsidRDefault="00245CC6" w:rsidP="00E44513">
      <w:pPr>
        <w:spacing w:after="0" w:line="480" w:lineRule="auto"/>
        <w:ind w:left="0" w:firstLine="720"/>
        <w:rPr>
          <w:szCs w:val="24"/>
        </w:rPr>
      </w:pPr>
      <w:r>
        <w:rPr>
          <w:b/>
          <w:szCs w:val="24"/>
        </w:rPr>
        <w:lastRenderedPageBreak/>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w:t>
      </w:r>
      <w:r w:rsidR="00B720B2" w:rsidRPr="00BE73D6">
        <w:rPr>
          <w:i/>
          <w:iCs/>
          <w:szCs w:val="24"/>
        </w:rPr>
        <w:t>range</w:t>
      </w:r>
      <w:r w:rsidR="00B720B2" w:rsidRPr="008C7178">
        <w:rPr>
          <w:szCs w:val="24"/>
        </w:rPr>
        <w:t xml:space="preserv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proofErr w:type="spellEnd"/>
      <w:r w:rsidR="00DC4E44">
        <w:rPr>
          <w:i/>
          <w:szCs w:val="24"/>
        </w:rPr>
        <w:t xml:space="preserve"> </w:t>
      </w:r>
      <w:r w:rsidR="00B720B2" w:rsidRPr="008C7178">
        <w:rPr>
          <w:i/>
          <w:szCs w:val="24"/>
          <w:vertAlign w:val="subscript"/>
        </w:rPr>
        <w:t>age</w:t>
      </w:r>
      <w:r w:rsidR="00B720B2" w:rsidRPr="008C7178">
        <w:rPr>
          <w:szCs w:val="24"/>
        </w:rPr>
        <w:t xml:space="preserve"> = 2.87 </w:t>
      </w:r>
      <w:proofErr w:type="spellStart"/>
      <w:r w:rsidR="00B720B2" w:rsidRPr="008C7178">
        <w:rPr>
          <w:szCs w:val="24"/>
        </w:rPr>
        <w:t>yrs</w:t>
      </w:r>
      <w:proofErr w:type="spellEnd"/>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w:t>
      </w:r>
      <w:proofErr w:type="gramStart"/>
      <w:r w:rsidR="00FC645E">
        <w:rPr>
          <w:szCs w:val="24"/>
        </w:rPr>
        <w:t>according</w:t>
      </w:r>
      <w:proofErr w:type="gramEnd"/>
      <w:r w:rsidR="00FC645E">
        <w:rPr>
          <w:szCs w:val="24"/>
        </w:rPr>
        <w:t xml:space="preserve">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w:lastRenderedPageBreak/>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779C157D"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w:t>
      </w:r>
      <w:r w:rsidR="00902E89">
        <w:rPr>
          <w:szCs w:val="24"/>
        </w:rPr>
        <w:t>. Labels for the 5-point Likert scales included “</w:t>
      </w:r>
      <w:r w:rsidR="00F63EDD">
        <w:rPr>
          <w:szCs w:val="24"/>
        </w:rPr>
        <w:t>None at all</w:t>
      </w:r>
      <w:r w:rsidR="00902E89">
        <w:rPr>
          <w:szCs w:val="24"/>
        </w:rPr>
        <w:t>”, “A little”, “A moderate 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w:t>
      </w:r>
      <w:r w:rsidR="00F63EDD">
        <w:rPr>
          <w:szCs w:val="24"/>
        </w:rPr>
        <w:lastRenderedPageBreak/>
        <w:t>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9D7878">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0E4249" w:rsidRPr="000E4249">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150BC43C"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proofErr w:type="spellEnd"/>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w:t>
      </w:r>
      <w:ins w:id="60" w:author="Billy Mitchell" w:date="2024-07-12T22:43:00Z" w16du:dateUtc="2024-07-13T02:43:00Z">
        <w:r w:rsidR="001B24AA">
          <w:rPr>
            <w:szCs w:val="24"/>
          </w:rPr>
          <w:t xml:space="preserve"> designed to be</w:t>
        </w:r>
      </w:ins>
      <w:ins w:id="61" w:author="Billy Mitchell" w:date="2024-07-12T22:44:00Z" w16du:dateUtc="2024-07-13T02:44:00Z">
        <w:r w:rsidR="001B24AA">
          <w:rPr>
            <w:szCs w:val="24"/>
          </w:rPr>
          <w:t xml:space="preserve"> either</w:t>
        </w:r>
      </w:ins>
      <w:ins w:id="62" w:author="Billy Mitchell" w:date="2024-07-12T22:43:00Z" w16du:dateUtc="2024-07-13T02:43:00Z">
        <w:r w:rsidR="001B24AA">
          <w:rPr>
            <w:szCs w:val="24"/>
          </w:rPr>
          <w:t xml:space="preserve"> </w:t>
        </w:r>
      </w:ins>
      <w:ins w:id="63" w:author="Billy Mitchell" w:date="2024-07-12T22:44:00Z" w16du:dateUtc="2024-07-13T02:44:00Z">
        <w:r w:rsidR="001B24AA">
          <w:rPr>
            <w:szCs w:val="24"/>
          </w:rPr>
          <w:t>low- or high-intensity,</w:t>
        </w:r>
      </w:ins>
      <w:r w:rsidR="00392022" w:rsidRPr="008C7178">
        <w:rPr>
          <w:szCs w:val="24"/>
        </w:rPr>
        <w:t xml:space="preserve">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5A4442AB"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w:t>
      </w:r>
      <w:r w:rsidR="000F5805">
        <w:rPr>
          <w:szCs w:val="24"/>
        </w:rPr>
        <w:lastRenderedPageBreak/>
        <w:t xml:space="preserve">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9D7878">
        <w:rPr>
          <w:szCs w:val="24"/>
        </w:rPr>
        <w:instrText xml:space="preserve"> ADDIN ZOTERO_ITEM CSL_CITATION {"citationID":"M8kQFtjs","properties":{"formattedCitation":"(Webb et al., 2012)","plainCitation":"(Webb et al., 2012)","dontUpdate":true,"noteIndex":0},"citationItems":[{"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 xml:space="preserve">s part of a </w:t>
      </w:r>
      <w:proofErr w:type="gramStart"/>
      <w:r w:rsidR="00963B42">
        <w:rPr>
          <w:szCs w:val="24"/>
        </w:rPr>
        <w:t>concurrently-r</w:t>
      </w:r>
      <w:r w:rsidR="006A4EDC">
        <w:rPr>
          <w:szCs w:val="24"/>
        </w:rPr>
        <w:t>u</w:t>
      </w:r>
      <w:r w:rsidR="009B0A20">
        <w:rPr>
          <w:szCs w:val="24"/>
        </w:rPr>
        <w:t>n</w:t>
      </w:r>
      <w:proofErr w:type="gramEnd"/>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proofErr w:type="gramStart"/>
      <w:r w:rsidR="00790C62" w:rsidRPr="00790C62">
        <w:rPr>
          <w:i/>
          <w:iCs/>
          <w:szCs w:val="24"/>
        </w:rPr>
        <w:t>F</w:t>
      </w:r>
      <w:r w:rsidR="00790C62">
        <w:rPr>
          <w:szCs w:val="24"/>
        </w:rPr>
        <w:t>(</w:t>
      </w:r>
      <w:proofErr w:type="gramEnd"/>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1A44AA2F" w14:textId="00A0910F" w:rsidR="00CB06CC"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w:t>
      </w:r>
      <w:r w:rsidR="000B4EC5">
        <w:rPr>
          <w:szCs w:val="24"/>
        </w:rPr>
        <w:lastRenderedPageBreak/>
        <w:t>considerable success (</w:t>
      </w:r>
      <w:r w:rsidR="000B4EC5">
        <w:rPr>
          <w:i/>
          <w:szCs w:val="24"/>
        </w:rPr>
        <w:t xml:space="preserve">See </w:t>
      </w:r>
      <w:r w:rsidR="00BF7DA9">
        <w:rPr>
          <w:i/>
          <w:szCs w:val="24"/>
        </w:rPr>
        <w:fldChar w:fldCharType="begin"/>
      </w:r>
      <w:r w:rsidR="009D7878">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9D7878">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0E4249" w:rsidRPr="000E424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w:t>
      </w:r>
      <w:r w:rsidR="00BF7DA9" w:rsidRPr="000E4249">
        <w:rPr>
          <w:szCs w:val="24"/>
        </w:rPr>
        <w:t>in violation of the goals of this study</w:t>
      </w:r>
      <w:r w:rsidR="00A66903" w:rsidRPr="000E4249">
        <w:rPr>
          <w:szCs w:val="24"/>
        </w:rPr>
        <w:t xml:space="preserve">, </w:t>
      </w:r>
      <w:r w:rsidR="00BF7DA9" w:rsidRPr="000E4249">
        <w:rPr>
          <w:szCs w:val="24"/>
        </w:rPr>
        <w:t xml:space="preserve">and </w:t>
      </w:r>
      <w:r w:rsidR="00A66903" w:rsidRPr="000E4249">
        <w:rPr>
          <w:szCs w:val="24"/>
        </w:rPr>
        <w:t xml:space="preserve">3) </w:t>
      </w:r>
      <w:r w:rsidR="00BF7DA9" w:rsidRPr="000E4249">
        <w:rPr>
          <w:szCs w:val="24"/>
        </w:rPr>
        <w:t>the use of such technology during exposure would violate the immersive, high-intensity nature of the context</w:t>
      </w:r>
      <w:r w:rsidR="002E518D" w:rsidRPr="000E4249">
        <w:rPr>
          <w:szCs w:val="24"/>
        </w:rPr>
        <w:t xml:space="preserve"> </w:t>
      </w:r>
      <w:r w:rsidR="002E518D" w:rsidRPr="000E4249">
        <w:rPr>
          <w:szCs w:val="24"/>
        </w:rPr>
        <w:fldChar w:fldCharType="begin"/>
      </w:r>
      <w:r w:rsidR="009D7878" w:rsidRPr="000E4249">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sidRPr="000E4249">
        <w:rPr>
          <w:szCs w:val="24"/>
        </w:rPr>
        <w:fldChar w:fldCharType="separate"/>
      </w:r>
      <w:r w:rsidR="000E4249" w:rsidRPr="000E4249">
        <w:rPr>
          <w:szCs w:val="24"/>
        </w:rPr>
        <w:t>(Shiffman et al., 2008)</w:t>
      </w:r>
      <w:r w:rsidR="002E518D" w:rsidRPr="000E4249">
        <w:rPr>
          <w:szCs w:val="24"/>
        </w:rPr>
        <w:fldChar w:fldCharType="end"/>
      </w:r>
      <w:r w:rsidR="00A66903" w:rsidRPr="000E4249">
        <w:rPr>
          <w:szCs w:val="24"/>
        </w:rPr>
        <w:t>.</w:t>
      </w:r>
      <w:ins w:id="64" w:author="Billy Mitchell" w:date="2024-07-23T14:06:00Z" w16du:dateUtc="2024-07-23T18:06:00Z">
        <w:r w:rsidR="000E4249" w:rsidRPr="000E4249">
          <w:rPr>
            <w:szCs w:val="24"/>
          </w:rPr>
          <w:t xml:space="preserve"> Furthermore, </w:t>
        </w:r>
        <w:r w:rsidR="000E4249" w:rsidRPr="000E4249">
          <w:rPr>
            <w:szCs w:val="24"/>
          </w:rPr>
          <w:t xml:space="preserve">studies which have used cued recalls to capture ratings of emotion experiences </w:t>
        </w:r>
        <w:r w:rsidR="000E4249" w:rsidRPr="000E4249">
          <w:rPr>
            <w:szCs w:val="24"/>
          </w:rPr>
          <w:t xml:space="preserve">after exposure </w:t>
        </w:r>
        <w:r w:rsidR="000E4249" w:rsidRPr="000E4249">
          <w:rPr>
            <w:szCs w:val="24"/>
          </w:rPr>
          <w:t xml:space="preserve">have found high consistency between experience and recall </w:t>
        </w:r>
        <w:r w:rsidR="000E4249" w:rsidRPr="000E4249">
          <w:rPr>
            <w:szCs w:val="24"/>
          </w:rPr>
          <w:fldChar w:fldCharType="begin"/>
        </w:r>
        <w:r w:rsidR="000E4249" w:rsidRPr="000E4249">
          <w:rPr>
            <w:szCs w:val="24"/>
          </w:rPr>
          <w:instrText xml:space="preserve"> ADDIN ZOTERO_ITEM CSL_CITATION {"citationID":"BKjnHM5A","properties":{"formattedCitation":"(Cendri A. Hutcherson et al., 2005; Robert W. Levenson et al., 1983)","plainCitation":"(Cendri A. Hutcherson et al., 2005; Robert W. Levenson et al., 1983)","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literal":"Cendri A. Hutcherson"},{"family":"Hutcherson","given":"Cendri A."},{"literal":"Philip R Goldin"},{"family":"Goldin","given":"Philip R"},{"literal":"Kevin N. Ochsner"},{"family":"Ochsner","given":"Kevin N."},{"literal":"John D. E. Gabrieli"},{"family":"Gabrieli","given":"John D. E."},{"literal":"Lisa Feldman Barrett"},{"family":"Barrett","given":"L. Feldman"},{"literal":"James J. Gross"},{"family":"Gross","given":"James J."}],"issued":{"date-parts":[["2005",9,1]]}}},{"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literal":"Robert W. Levenson"},{"family":"Levenson","given":"Robert W."},{"literal":"John M. Gottman"},{"family":"Gottman","given":"John M."}],"issued":{"date-parts":[["1983",9,1]]}}}],"schema":"https://github.com/citation-style-language/schema/raw/master/csl-citation.json"} </w:instrText>
        </w:r>
        <w:r w:rsidR="000E4249" w:rsidRPr="000E4249">
          <w:rPr>
            <w:szCs w:val="24"/>
          </w:rPr>
          <w:fldChar w:fldCharType="separate"/>
        </w:r>
        <w:r w:rsidR="000E4249" w:rsidRPr="000E4249">
          <w:rPr>
            <w:szCs w:val="24"/>
          </w:rPr>
          <w:t>(Hutcherson et al., 2005; Levenson et al., 1983)</w:t>
        </w:r>
        <w:r w:rsidR="000E4249" w:rsidRPr="000E4249">
          <w:rPr>
            <w:szCs w:val="24"/>
          </w:rPr>
          <w:fldChar w:fldCharType="end"/>
        </w:r>
        <w:r w:rsidR="000E4249" w:rsidRPr="000E4249">
          <w:rPr>
            <w:szCs w:val="24"/>
          </w:rPr>
          <w:t>.</w:t>
        </w:r>
      </w:ins>
      <w:r w:rsidR="00E40F37" w:rsidRPr="000E4249">
        <w:rPr>
          <w:szCs w:val="24"/>
        </w:rPr>
        <w:t xml:space="preserve"> </w:t>
      </w:r>
      <w:r w:rsidR="00937D53" w:rsidRPr="000E4249">
        <w:rPr>
          <w:szCs w:val="24"/>
        </w:rPr>
        <w:t>For each of the three events, p</w:t>
      </w:r>
      <w:r w:rsidRPr="000E4249">
        <w:rPr>
          <w:szCs w:val="24"/>
        </w:rPr>
        <w:t>articipants</w:t>
      </w:r>
      <w:r w:rsidR="00937D53" w:rsidRPr="000E4249">
        <w:rPr>
          <w:szCs w:val="24"/>
        </w:rPr>
        <w:t xml:space="preserve"> wrote a detailed description of what occurred. Participants then </w:t>
      </w:r>
      <w:r w:rsidRPr="000E4249">
        <w:rPr>
          <w:szCs w:val="24"/>
        </w:rPr>
        <w:t>noted which emotions</w:t>
      </w:r>
      <w:r w:rsidR="00937D53" w:rsidRPr="000E4249">
        <w:rPr>
          <w:szCs w:val="24"/>
        </w:rPr>
        <w:t xml:space="preserve"> (up to a total of five)</w:t>
      </w:r>
      <w:r w:rsidRPr="000E4249">
        <w:rPr>
          <w:szCs w:val="24"/>
        </w:rPr>
        <w:t xml:space="preserve"> they felt</w:t>
      </w:r>
      <w:r w:rsidR="00937D53" w:rsidRPr="000E4249">
        <w:rPr>
          <w:szCs w:val="24"/>
        </w:rPr>
        <w:t xml:space="preserve"> during this event</w:t>
      </w:r>
      <w:r w:rsidR="00E40F37" w:rsidRPr="000E4249">
        <w:rPr>
          <w:szCs w:val="24"/>
        </w:rPr>
        <w:t xml:space="preserve"> via free response</w:t>
      </w:r>
      <w:r w:rsidR="00937D53" w:rsidRPr="000E4249">
        <w:rPr>
          <w:szCs w:val="24"/>
        </w:rPr>
        <w:t xml:space="preserve">. </w:t>
      </w:r>
      <w:r w:rsidR="009E1D91" w:rsidRPr="000E4249">
        <w:rPr>
          <w:szCs w:val="24"/>
        </w:rPr>
        <w:t>Participants rated</w:t>
      </w:r>
      <w:r w:rsidRPr="000E4249">
        <w:rPr>
          <w:szCs w:val="24"/>
        </w:rPr>
        <w:t xml:space="preserve"> how intense </w:t>
      </w:r>
      <w:r w:rsidR="00D17F92" w:rsidRPr="000E4249">
        <w:rPr>
          <w:szCs w:val="24"/>
        </w:rPr>
        <w:t>their</w:t>
      </w:r>
      <w:r w:rsidRPr="000E4249">
        <w:rPr>
          <w:szCs w:val="24"/>
        </w:rPr>
        <w:t xml:space="preserve"> emotion </w:t>
      </w:r>
      <w:r w:rsidR="009E1D91" w:rsidRPr="000E4249">
        <w:rPr>
          <w:szCs w:val="24"/>
        </w:rPr>
        <w:t>felt</w:t>
      </w:r>
      <w:ins w:id="65" w:author="Billy Mitchell" w:date="2024-07-12T22:46:00Z" w16du:dateUtc="2024-07-13T02:46:00Z">
        <w:r w:rsidR="001B24AA" w:rsidRPr="000E4249">
          <w:rPr>
            <w:szCs w:val="24"/>
          </w:rPr>
          <w:t xml:space="preserve"> (</w:t>
        </w:r>
        <w:r w:rsidR="001B24AA" w:rsidRPr="000E4249">
          <w:rPr>
            <w:bCs/>
            <w:szCs w:val="24"/>
            <w:rPrChange w:id="66" w:author="Billy Mitchell" w:date="2024-07-23T14:06:00Z" w16du:dateUtc="2024-07-23T18:06:00Z">
              <w:rPr>
                <w:bCs/>
                <w:sz w:val="22"/>
              </w:rPr>
            </w:rPrChange>
          </w:rPr>
          <w:t xml:space="preserve">"During </w:t>
        </w:r>
      </w:ins>
      <w:ins w:id="67" w:author="Billy Mitchell" w:date="2024-07-12T22:49:00Z" w16du:dateUtc="2024-07-13T02:49:00Z">
        <w:r w:rsidR="001B24AA" w:rsidRPr="000E4249">
          <w:rPr>
            <w:bCs/>
            <w:szCs w:val="24"/>
            <w:rPrChange w:id="68" w:author="Billy Mitchell" w:date="2024-07-23T14:06:00Z" w16du:dateUtc="2024-07-23T18:06:00Z">
              <w:rPr>
                <w:bCs/>
                <w:sz w:val="22"/>
              </w:rPr>
            </w:rPrChange>
          </w:rPr>
          <w:t>[</w:t>
        </w:r>
      </w:ins>
      <w:ins w:id="69" w:author="Billy Mitchell" w:date="2024-07-12T22:46:00Z" w16du:dateUtc="2024-07-13T02:46:00Z">
        <w:r w:rsidR="001B24AA" w:rsidRPr="000E4249">
          <w:rPr>
            <w:bCs/>
            <w:szCs w:val="24"/>
            <w:rPrChange w:id="70" w:author="Billy Mitchell" w:date="2024-07-23T14:06:00Z" w16du:dateUtc="2024-07-23T18:06:00Z">
              <w:rPr>
                <w:bCs/>
                <w:sz w:val="22"/>
              </w:rPr>
            </w:rPrChange>
          </w:rPr>
          <w:t>this event</w:t>
        </w:r>
      </w:ins>
      <w:ins w:id="71" w:author="Billy Mitchell" w:date="2024-07-12T22:49:00Z" w16du:dateUtc="2024-07-13T02:49:00Z">
        <w:r w:rsidR="001B24AA" w:rsidRPr="000E4249">
          <w:rPr>
            <w:bCs/>
            <w:szCs w:val="24"/>
            <w:rPrChange w:id="72" w:author="Billy Mitchell" w:date="2024-07-23T14:06:00Z" w16du:dateUtc="2024-07-23T18:06:00Z">
              <w:rPr>
                <w:bCs/>
                <w:sz w:val="22"/>
              </w:rPr>
            </w:rPrChange>
          </w:rPr>
          <w:t>]</w:t>
        </w:r>
      </w:ins>
      <w:ins w:id="73" w:author="Billy Mitchell" w:date="2024-07-12T22:46:00Z" w16du:dateUtc="2024-07-13T02:46:00Z">
        <w:r w:rsidR="001B24AA" w:rsidRPr="000E4249">
          <w:rPr>
            <w:bCs/>
            <w:szCs w:val="24"/>
            <w:rPrChange w:id="74" w:author="Billy Mitchell" w:date="2024-07-23T14:06:00Z" w16du:dateUtc="2024-07-23T18:06:00Z">
              <w:rPr>
                <w:bCs/>
                <w:sz w:val="22"/>
              </w:rPr>
            </w:rPrChange>
          </w:rPr>
          <w:t xml:space="preserve">, how intense was the </w:t>
        </w:r>
      </w:ins>
      <w:ins w:id="75" w:author="Billy Mitchell" w:date="2024-07-12T22:49:00Z" w16du:dateUtc="2024-07-13T02:49:00Z">
        <w:r w:rsidR="001B24AA" w:rsidRPr="000E4249">
          <w:rPr>
            <w:bCs/>
            <w:szCs w:val="24"/>
            <w:rPrChange w:id="76" w:author="Billy Mitchell" w:date="2024-07-23T14:06:00Z" w16du:dateUtc="2024-07-23T18:06:00Z">
              <w:rPr>
                <w:bCs/>
                <w:sz w:val="22"/>
              </w:rPr>
            </w:rPrChange>
          </w:rPr>
          <w:t>[</w:t>
        </w:r>
      </w:ins>
      <w:ins w:id="77" w:author="Billy Mitchell" w:date="2024-07-12T22:46:00Z" w16du:dateUtc="2024-07-13T02:46:00Z">
        <w:r w:rsidR="001B24AA" w:rsidRPr="000E4249">
          <w:rPr>
            <w:bCs/>
            <w:szCs w:val="24"/>
            <w:rPrChange w:id="78" w:author="Billy Mitchell" w:date="2024-07-23T14:06:00Z" w16du:dateUtc="2024-07-23T18:06:00Z">
              <w:rPr>
                <w:bCs/>
                <w:sz w:val="22"/>
              </w:rPr>
            </w:rPrChange>
          </w:rPr>
          <w:t>emotion</w:t>
        </w:r>
      </w:ins>
      <w:ins w:id="79" w:author="Billy Mitchell" w:date="2024-07-12T22:49:00Z" w16du:dateUtc="2024-07-13T02:49:00Z">
        <w:r w:rsidR="001B24AA" w:rsidRPr="000E4249">
          <w:rPr>
            <w:bCs/>
            <w:szCs w:val="24"/>
            <w:rPrChange w:id="80" w:author="Billy Mitchell" w:date="2024-07-23T14:06:00Z" w16du:dateUtc="2024-07-23T18:06:00Z">
              <w:rPr>
                <w:bCs/>
                <w:sz w:val="22"/>
              </w:rPr>
            </w:rPrChange>
          </w:rPr>
          <w:t>]</w:t>
        </w:r>
      </w:ins>
      <w:ins w:id="81" w:author="Billy Mitchell" w:date="2024-07-12T22:46:00Z" w16du:dateUtc="2024-07-13T02:46:00Z">
        <w:r w:rsidR="001B24AA" w:rsidRPr="000E4249">
          <w:rPr>
            <w:bCs/>
            <w:szCs w:val="24"/>
            <w:rPrChange w:id="82" w:author="Billy Mitchell" w:date="2024-07-23T14:06:00Z" w16du:dateUtc="2024-07-23T18:06:00Z">
              <w:rPr>
                <w:bCs/>
                <w:sz w:val="22"/>
              </w:rPr>
            </w:rPrChange>
          </w:rPr>
          <w:t xml:space="preserve"> you experienced?"</w:t>
        </w:r>
        <w:r w:rsidR="001B24AA" w:rsidRPr="000E4249">
          <w:rPr>
            <w:szCs w:val="24"/>
          </w:rPr>
          <w:t>)</w:t>
        </w:r>
      </w:ins>
      <w:r w:rsidR="00E40F37" w:rsidRPr="000E4249">
        <w:rPr>
          <w:szCs w:val="24"/>
        </w:rPr>
        <w:t xml:space="preserve"> on a</w:t>
      </w:r>
      <w:r w:rsidR="000967D7" w:rsidRPr="000E4249">
        <w:rPr>
          <w:szCs w:val="24"/>
        </w:rPr>
        <w:t xml:space="preserve"> 5</w:t>
      </w:r>
      <w:r w:rsidR="00E40F37" w:rsidRPr="000E4249">
        <w:rPr>
          <w:szCs w:val="24"/>
        </w:rPr>
        <w:t>-point Likert scale</w:t>
      </w:r>
      <w:r w:rsidR="00AA6164" w:rsidRPr="000E4249">
        <w:rPr>
          <w:szCs w:val="24"/>
        </w:rPr>
        <w:t xml:space="preserve"> (labels included, in order of increasing intensity: ‘None at all’, ‘A little’, ‘A moderate amount’, ‘A lot’, and ‘A great deal’)</w:t>
      </w:r>
      <w:r w:rsidR="009E1D91" w:rsidRPr="000E4249">
        <w:rPr>
          <w:szCs w:val="24"/>
        </w:rPr>
        <w:t xml:space="preserve">. Participants were also tasked with </w:t>
      </w:r>
      <w:r w:rsidRPr="000E4249">
        <w:rPr>
          <w:szCs w:val="24"/>
        </w:rPr>
        <w:t>describ</w:t>
      </w:r>
      <w:r w:rsidR="009E1D91" w:rsidRPr="000E4249">
        <w:rPr>
          <w:szCs w:val="24"/>
        </w:rPr>
        <w:t>ing</w:t>
      </w:r>
      <w:r w:rsidRPr="000E4249">
        <w:rPr>
          <w:szCs w:val="24"/>
        </w:rPr>
        <w:t xml:space="preserve"> how they tried to regulate </w:t>
      </w:r>
      <w:r w:rsidR="009E1D91" w:rsidRPr="000E4249">
        <w:rPr>
          <w:szCs w:val="24"/>
        </w:rPr>
        <w:t>each</w:t>
      </w:r>
      <w:r w:rsidRPr="000E4249">
        <w:rPr>
          <w:szCs w:val="24"/>
        </w:rPr>
        <w:t xml:space="preserve"> emotion, if at all</w:t>
      </w:r>
      <w:ins w:id="83" w:author="Billy Mitchell" w:date="2024-07-12T22:50:00Z" w16du:dateUtc="2024-07-13T02:50:00Z">
        <w:r w:rsidR="001B24AA" w:rsidRPr="000E4249">
          <w:rPr>
            <w:szCs w:val="24"/>
          </w:rPr>
          <w:t xml:space="preserve"> (</w:t>
        </w:r>
        <w:r w:rsidR="001B24AA" w:rsidRPr="000E4249">
          <w:rPr>
            <w:bCs/>
            <w:szCs w:val="24"/>
            <w:rPrChange w:id="84" w:author="Billy Mitchell" w:date="2024-07-23T14:06:00Z" w16du:dateUtc="2024-07-23T18:06:00Z">
              <w:rPr>
                <w:bCs/>
                <w:sz w:val="22"/>
              </w:rPr>
            </w:rPrChange>
          </w:rPr>
          <w:t>"Did you attempt to reduce or intensify this [emotion]?"</w:t>
        </w:r>
        <w:r w:rsidR="001B24AA" w:rsidRPr="000E4249">
          <w:rPr>
            <w:szCs w:val="24"/>
          </w:rPr>
          <w:t>)</w:t>
        </w:r>
      </w:ins>
      <w:r w:rsidR="00595359" w:rsidRPr="000E4249">
        <w:rPr>
          <w:szCs w:val="24"/>
        </w:rPr>
        <w:t>, via free response</w:t>
      </w:r>
      <w:ins w:id="85" w:author="Billy Mitchell" w:date="2024-07-12T22:50:00Z" w16du:dateUtc="2024-07-13T02:50:00Z">
        <w:r w:rsidR="001B24AA" w:rsidRPr="000E4249">
          <w:rPr>
            <w:szCs w:val="24"/>
          </w:rPr>
          <w:t xml:space="preserve"> (“Please describe how you attempted to reduce or intensify this [emotion]”)</w:t>
        </w:r>
      </w:ins>
      <w:r w:rsidRPr="000E4249">
        <w:rPr>
          <w:szCs w:val="24"/>
        </w:rPr>
        <w:t>.</w:t>
      </w:r>
      <w:r w:rsidR="00061A33" w:rsidRPr="000E4249">
        <w:rPr>
          <w:szCs w:val="24"/>
        </w:rPr>
        <w:t xml:space="preserve"> People’s accuracy in recalling details of similar real-world experiences via free response </w:t>
      </w:r>
      <w:r w:rsidR="00145157" w:rsidRPr="000E4249">
        <w:rPr>
          <w:szCs w:val="24"/>
        </w:rPr>
        <w:t>w</w:t>
      </w:r>
      <w:r w:rsidR="00061A33" w:rsidRPr="000E4249">
        <w:rPr>
          <w:szCs w:val="24"/>
        </w:rPr>
        <w:t>as surprisingly high</w:t>
      </w:r>
      <w:r w:rsidR="002013C5" w:rsidRPr="000E4249">
        <w:rPr>
          <w:szCs w:val="24"/>
        </w:rPr>
        <w:t xml:space="preserve"> in recent investigations using similar methodology</w:t>
      </w:r>
      <w:r w:rsidR="00061A33" w:rsidRPr="000E4249">
        <w:rPr>
          <w:szCs w:val="24"/>
        </w:rPr>
        <w:t xml:space="preserve"> </w:t>
      </w:r>
      <w:r w:rsidR="00A97406" w:rsidRPr="000E4249">
        <w:rPr>
          <w:szCs w:val="24"/>
        </w:rPr>
        <w:fldChar w:fldCharType="begin"/>
      </w:r>
      <w:r w:rsidR="009D7878" w:rsidRPr="000E4249">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sidRPr="000E4249">
        <w:rPr>
          <w:szCs w:val="24"/>
        </w:rPr>
        <w:fldChar w:fldCharType="separate"/>
      </w:r>
      <w:r w:rsidR="000E4249" w:rsidRPr="000E4249">
        <w:rPr>
          <w:szCs w:val="24"/>
        </w:rPr>
        <w:t>(Diamond et al., 2020)</w:t>
      </w:r>
      <w:r w:rsidR="00A97406" w:rsidRPr="000E4249">
        <w:rPr>
          <w:szCs w:val="24"/>
        </w:rPr>
        <w:fldChar w:fldCharType="end"/>
      </w:r>
      <w:r w:rsidR="00A97406" w:rsidRPr="000E4249">
        <w:rPr>
          <w:szCs w:val="24"/>
        </w:rPr>
        <w:t xml:space="preserve">. </w:t>
      </w:r>
      <w:r w:rsidRPr="000E4249">
        <w:rPr>
          <w:szCs w:val="24"/>
        </w:rPr>
        <w:t>Participants were also asked</w:t>
      </w:r>
      <w:r w:rsidRPr="008C7178">
        <w:rPr>
          <w:szCs w:val="24"/>
        </w:rPr>
        <w:t xml:space="preserve"> directly whether they attempted to down- or up-regulate their experiences, how successful their regulatory efforts were, and regulatory responses were assessed in response to each emotion rather than each event. </w:t>
      </w:r>
      <w:bookmarkStart w:id="86"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w:t>
      </w:r>
      <w:r w:rsidR="00AA7A9A">
        <w:rPr>
          <w:szCs w:val="24"/>
        </w:rPr>
        <w:lastRenderedPageBreak/>
        <w:t xml:space="preserve">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86"/>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proofErr w:type="spellEnd"/>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416AB1CA"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9D7878">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000E4249" w:rsidRPr="000E4249">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9D7878">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 xml:space="preserve">(Shafir et al., 2016; </w:t>
      </w:r>
      <w:proofErr w:type="spellStart"/>
      <w:r w:rsidR="000E4249" w:rsidRPr="000E4249">
        <w:t>Sheppes</w:t>
      </w:r>
      <w:proofErr w:type="spellEnd"/>
      <w:r w:rsidR="000E4249" w:rsidRPr="000E4249">
        <w:t xml:space="preserve">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w:t>
      </w:r>
      <w:proofErr w:type="gramStart"/>
      <w:r w:rsidR="004D4566">
        <w:rPr>
          <w:szCs w:val="24"/>
        </w:rPr>
        <w:t>context</w:t>
      </w:r>
      <w:proofErr w:type="gramEnd"/>
      <w:r w:rsidR="004D4566">
        <w:rPr>
          <w:szCs w:val="24"/>
        </w:rPr>
        <w:t xml:space="preserve"> but which were </w:t>
      </w:r>
      <w:r w:rsidR="0014196C">
        <w:rPr>
          <w:szCs w:val="24"/>
        </w:rPr>
        <w:t xml:space="preserve">collected 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 xml:space="preserve">compared the ratings for </w:t>
      </w:r>
      <w:r w:rsidR="00F01730">
        <w:rPr>
          <w:szCs w:val="24"/>
        </w:rPr>
        <w:lastRenderedPageBreak/>
        <w:t>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proofErr w:type="gramStart"/>
      <w:r w:rsidR="00F01730">
        <w:rPr>
          <w:szCs w:val="24"/>
        </w:rPr>
        <w:t>conclusions, but</w:t>
      </w:r>
      <w:proofErr w:type="gramEnd"/>
      <w:r w:rsidR="00F01730">
        <w:rPr>
          <w:szCs w:val="24"/>
        </w:rPr>
        <w:t xml:space="preserve">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39AC16EB" w:rsidR="00EA7DB5" w:rsidRDefault="00F52285" w:rsidP="000967D7">
      <w:pPr>
        <w:spacing w:after="0" w:line="480" w:lineRule="auto"/>
        <w:ind w:left="0" w:firstLine="720"/>
        <w:rPr>
          <w:ins w:id="87" w:author="Billy Mitchell" w:date="2024-07-12T23:28:00Z" w16du:dateUtc="2024-07-13T03:28:00Z"/>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the p</w:t>
      </w:r>
      <w:r w:rsidR="005F2875">
        <w:rPr>
          <w:szCs w:val="24"/>
        </w:rPr>
        <w:t>reliminary</w:t>
      </w:r>
      <w:r w:rsidR="006117C7">
        <w:rPr>
          <w:szCs w:val="24"/>
        </w:rPr>
        <w:t xml:space="preserve"> </w:t>
      </w:r>
      <w:proofErr w:type="gramStart"/>
      <w:r w:rsidR="006117C7">
        <w:rPr>
          <w:szCs w:val="24"/>
        </w:rPr>
        <w:t>study</w:t>
      </w:r>
      <w:r w:rsidR="00500583">
        <w:rPr>
          <w:szCs w:val="24"/>
        </w:rPr>
        <w:t>, but</w:t>
      </w:r>
      <w:proofErr w:type="gramEnd"/>
      <w:r w:rsidR="00500583">
        <w:rPr>
          <w:szCs w:val="24"/>
        </w:rPr>
        <w:t xml:space="preserve"> were not the 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22F08D71" w14:textId="790E2454" w:rsidR="00A76031" w:rsidRPr="00A76031" w:rsidRDefault="00A76031" w:rsidP="000967D7">
      <w:pPr>
        <w:spacing w:after="0" w:line="480" w:lineRule="auto"/>
        <w:ind w:left="0" w:firstLine="720"/>
        <w:rPr>
          <w:szCs w:val="24"/>
        </w:rPr>
      </w:pPr>
      <w:ins w:id="88" w:author="Billy Mitchell" w:date="2024-07-12T23:28:00Z" w16du:dateUtc="2024-07-13T03:28:00Z">
        <w:r w:rsidRPr="00A76031">
          <w:rPr>
            <w:b/>
            <w:bCs/>
            <w:szCs w:val="24"/>
            <w:rPrChange w:id="89" w:author="Billy Mitchell" w:date="2024-07-12T23:28:00Z" w16du:dateUtc="2024-07-13T03:28:00Z">
              <w:rPr>
                <w:szCs w:val="24"/>
              </w:rPr>
            </w:rPrChange>
          </w:rPr>
          <w:t xml:space="preserve">Event </w:t>
        </w:r>
        <w:r>
          <w:rPr>
            <w:b/>
            <w:bCs/>
            <w:szCs w:val="24"/>
          </w:rPr>
          <w:t xml:space="preserve">Location </w:t>
        </w:r>
        <w:r w:rsidRPr="00A76031">
          <w:rPr>
            <w:b/>
            <w:bCs/>
            <w:szCs w:val="24"/>
            <w:rPrChange w:id="90" w:author="Billy Mitchell" w:date="2024-07-12T23:28:00Z" w16du:dateUtc="2024-07-13T03:28:00Z">
              <w:rPr>
                <w:szCs w:val="24"/>
              </w:rPr>
            </w:rPrChange>
          </w:rPr>
          <w:t>Coding.</w:t>
        </w:r>
        <w:r>
          <w:rPr>
            <w:b/>
            <w:bCs/>
            <w:szCs w:val="24"/>
          </w:rPr>
          <w:t xml:space="preserve"> </w:t>
        </w:r>
      </w:ins>
      <w:ins w:id="91" w:author="Billy Mitchell" w:date="2024-07-12T23:29:00Z" w16du:dateUtc="2024-07-13T03:29:00Z">
        <w:r w:rsidRPr="00A76031">
          <w:rPr>
            <w:szCs w:val="24"/>
            <w:rPrChange w:id="92" w:author="Billy Mitchell" w:date="2024-07-12T23:29:00Z" w16du:dateUtc="2024-07-13T03:29:00Z">
              <w:rPr>
                <w:b/>
                <w:bCs/>
                <w:szCs w:val="24"/>
              </w:rPr>
            </w:rPrChange>
          </w:rPr>
          <w:t xml:space="preserve">Prior </w:t>
        </w:r>
        <w:r>
          <w:rPr>
            <w:szCs w:val="24"/>
          </w:rPr>
          <w:t xml:space="preserve">to launching our study, </w:t>
        </w:r>
      </w:ins>
      <w:ins w:id="93" w:author="Billy Mitchell" w:date="2024-07-12T23:30:00Z" w16du:dateUtc="2024-07-13T03:30:00Z">
        <w:r>
          <w:rPr>
            <w:szCs w:val="24"/>
          </w:rPr>
          <w:t>a key</w:t>
        </w:r>
      </w:ins>
      <w:ins w:id="94" w:author="Billy Mitchell" w:date="2024-07-12T23:32:00Z" w16du:dateUtc="2024-07-13T03:32:00Z">
        <w:r w:rsidR="005B1AD8">
          <w:rPr>
            <w:szCs w:val="24"/>
          </w:rPr>
          <w:t xml:space="preserve"> was </w:t>
        </w:r>
      </w:ins>
      <w:ins w:id="95" w:author="Billy Mitchell" w:date="2024-07-12T23:33:00Z" w16du:dateUtc="2024-07-13T03:33:00Z">
        <w:r w:rsidR="005B1AD8">
          <w:rPr>
            <w:szCs w:val="24"/>
          </w:rPr>
          <w:t>generated by research staff</w:t>
        </w:r>
      </w:ins>
      <w:ins w:id="96" w:author="Billy Mitchell" w:date="2024-07-12T23:30:00Z" w16du:dateUtc="2024-07-13T03:30:00Z">
        <w:r>
          <w:rPr>
            <w:szCs w:val="24"/>
          </w:rPr>
          <w:t xml:space="preserve"> documenting </w:t>
        </w:r>
        <w:proofErr w:type="gramStart"/>
        <w:r>
          <w:rPr>
            <w:szCs w:val="24"/>
          </w:rPr>
          <w:t>all of</w:t>
        </w:r>
        <w:proofErr w:type="gramEnd"/>
        <w:r>
          <w:rPr>
            <w:szCs w:val="24"/>
          </w:rPr>
          <w:t xml:space="preserve"> the unique events contained within the haunted house, </w:t>
        </w:r>
      </w:ins>
      <w:ins w:id="97" w:author="Billy Mitchell" w:date="2024-07-12T23:31:00Z" w16du:dateUtc="2024-07-13T03:31:00Z">
        <w:r>
          <w:rPr>
            <w:szCs w:val="24"/>
          </w:rPr>
          <w:t>including descriptions</w:t>
        </w:r>
      </w:ins>
      <w:ins w:id="98" w:author="Billy Mitchell" w:date="2024-07-12T23:32:00Z" w16du:dateUtc="2024-07-13T03:32:00Z">
        <w:r>
          <w:rPr>
            <w:szCs w:val="24"/>
          </w:rPr>
          <w:t>, temporal order,</w:t>
        </w:r>
      </w:ins>
      <w:ins w:id="99" w:author="Billy Mitchell" w:date="2024-07-12T23:31:00Z" w16du:dateUtc="2024-07-13T03:31:00Z">
        <w:r>
          <w:rPr>
            <w:szCs w:val="24"/>
          </w:rPr>
          <w:t xml:space="preserve"> and the approximate locations of each event.</w:t>
        </w:r>
      </w:ins>
      <w:ins w:id="100" w:author="Billy Mitchell" w:date="2024-07-12T23:33:00Z" w16du:dateUtc="2024-07-13T03:33:00Z">
        <w:r w:rsidR="005B1AD8">
          <w:rPr>
            <w:szCs w:val="24"/>
          </w:rPr>
          <w:t xml:space="preserve"> </w:t>
        </w:r>
      </w:ins>
      <w:ins w:id="101" w:author="Billy Mitchell" w:date="2024-07-12T23:34:00Z" w16du:dateUtc="2024-07-13T03:34:00Z">
        <w:r w:rsidR="005B1AD8">
          <w:rPr>
            <w:szCs w:val="24"/>
          </w:rPr>
          <w:t xml:space="preserve">This key was used as a </w:t>
        </w:r>
        <w:r w:rsidR="005B1AD8">
          <w:rPr>
            <w:szCs w:val="24"/>
          </w:rPr>
          <w:lastRenderedPageBreak/>
          <w:t xml:space="preserve">reference by two </w:t>
        </w:r>
      </w:ins>
      <w:ins w:id="102" w:author="Billy Mitchell" w:date="2024-07-12T23:35:00Z" w16du:dateUtc="2024-07-13T03:35:00Z">
        <w:r w:rsidR="005B1AD8">
          <w:rPr>
            <w:szCs w:val="24"/>
          </w:rPr>
          <w:t xml:space="preserve">additional </w:t>
        </w:r>
      </w:ins>
      <w:ins w:id="103" w:author="Billy Mitchell" w:date="2024-07-12T23:34:00Z" w16du:dateUtc="2024-07-13T03:34:00Z">
        <w:r w:rsidR="005B1AD8">
          <w:rPr>
            <w:szCs w:val="24"/>
          </w:rPr>
          <w:t>hypothesi</w:t>
        </w:r>
      </w:ins>
      <w:ins w:id="104" w:author="Billy Mitchell" w:date="2024-07-12T23:35:00Z" w16du:dateUtc="2024-07-13T03:35:00Z">
        <w:r w:rsidR="005B1AD8">
          <w:rPr>
            <w:szCs w:val="24"/>
          </w:rPr>
          <w:t xml:space="preserve">s-blind independent raters who had not experienced the haunted house to identify the approximate locations of each event </w:t>
        </w:r>
      </w:ins>
      <w:ins w:id="105" w:author="Billy Mitchell" w:date="2024-07-12T23:36:00Z" w16du:dateUtc="2024-07-13T03:36:00Z">
        <w:r w:rsidR="005B1AD8">
          <w:rPr>
            <w:szCs w:val="24"/>
          </w:rPr>
          <w:t>reported</w:t>
        </w:r>
      </w:ins>
      <w:ins w:id="106" w:author="Billy Mitchell" w:date="2024-07-12T23:35:00Z" w16du:dateUtc="2024-07-13T03:35:00Z">
        <w:r w:rsidR="005B1AD8">
          <w:rPr>
            <w:szCs w:val="24"/>
          </w:rPr>
          <w:t xml:space="preserve"> by participants </w:t>
        </w:r>
      </w:ins>
      <w:ins w:id="107" w:author="Billy Mitchell" w:date="2024-07-12T23:36:00Z" w16du:dateUtc="2024-07-13T03:36:00Z">
        <w:r w:rsidR="005B1AD8">
          <w:rPr>
            <w:szCs w:val="24"/>
          </w:rPr>
          <w:t>using the detailed descriptions that they provided</w:t>
        </w:r>
      </w:ins>
      <w:ins w:id="108" w:author="Billy Mitchell" w:date="2024-07-12T23:37:00Z" w16du:dateUtc="2024-07-13T03:37:00Z">
        <w:r w:rsidR="005B1AD8">
          <w:rPr>
            <w:szCs w:val="24"/>
          </w:rPr>
          <w:t xml:space="preserve">. Each event was labeled as occurring either within one of the four sections or as “not applicable” in cases of high </w:t>
        </w:r>
      </w:ins>
      <w:ins w:id="109" w:author="Billy Mitchell" w:date="2024-07-12T23:38:00Z" w16du:dateUtc="2024-07-13T03:38:00Z">
        <w:r w:rsidR="005B1AD8">
          <w:rPr>
            <w:szCs w:val="24"/>
          </w:rPr>
          <w:t xml:space="preserve">ambiguity. The </w:t>
        </w:r>
      </w:ins>
      <w:ins w:id="110" w:author="Billy Mitchell" w:date="2024-07-12T23:42:00Z" w16du:dateUtc="2024-07-13T03:42:00Z">
        <w:r w:rsidR="0032126A">
          <w:rPr>
            <w:szCs w:val="24"/>
          </w:rPr>
          <w:t xml:space="preserve">training and </w:t>
        </w:r>
      </w:ins>
      <w:ins w:id="111" w:author="Billy Mitchell" w:date="2024-07-12T23:38:00Z" w16du:dateUtc="2024-07-13T03:38:00Z">
        <w:r w:rsidR="005B1AD8">
          <w:rPr>
            <w:szCs w:val="24"/>
          </w:rPr>
          <w:t>rating process</w:t>
        </w:r>
      </w:ins>
      <w:ins w:id="112" w:author="Billy Mitchell" w:date="2024-07-12T23:39:00Z" w16du:dateUtc="2024-07-13T03:39:00Z">
        <w:r w:rsidR="005B1AD8">
          <w:rPr>
            <w:szCs w:val="24"/>
          </w:rPr>
          <w:t xml:space="preserve"> otherwise mirrored the procedure outlined for strategy usage coding. </w:t>
        </w:r>
      </w:ins>
      <w:proofErr w:type="gramStart"/>
      <w:ins w:id="113" w:author="Billy Mitchell" w:date="2024-07-12T23:43:00Z" w16du:dateUtc="2024-07-13T03:43:00Z">
        <w:r w:rsidR="0032126A">
          <w:rPr>
            <w:szCs w:val="24"/>
          </w:rPr>
          <w:t>Agreement</w:t>
        </w:r>
        <w:proofErr w:type="gramEnd"/>
        <w:r w:rsidR="0032126A">
          <w:rPr>
            <w:szCs w:val="24"/>
          </w:rPr>
          <w:t xml:space="preserve"> between raters was high (IRR = 0.91</w:t>
        </w:r>
      </w:ins>
      <w:ins w:id="114" w:author="Billy Mitchell" w:date="2024-07-12T23:44:00Z" w16du:dateUtc="2024-07-13T03:44:00Z">
        <w:r w:rsidR="0032126A">
          <w:rPr>
            <w:szCs w:val="24"/>
          </w:rPr>
          <w:t>8).</w:t>
        </w:r>
      </w:ins>
    </w:p>
    <w:p w14:paraId="75013AA1" w14:textId="0124AFBB"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9D7878">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0E4249" w:rsidRPr="000E4249">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F52BF19" w14:textId="6CCF9766" w:rsidR="0057698D" w:rsidRDefault="0099482C" w:rsidP="000967D7">
      <w:pPr>
        <w:spacing w:after="0" w:line="480" w:lineRule="auto"/>
        <w:ind w:left="0" w:firstLine="720"/>
        <w:rPr>
          <w:ins w:id="115" w:author="Billy Mitchell" w:date="2024-07-12T23:21:00Z" w16du:dateUtc="2024-07-13T03:21:00Z"/>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9D7878">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00B720B2" w:rsidRPr="008C7178">
        <w:rPr>
          <w:szCs w:val="24"/>
        </w:rPr>
        <w:t xml:space="preserve"> in R </w:t>
      </w:r>
      <w:r w:rsidR="0047236C">
        <w:rPr>
          <w:szCs w:val="24"/>
        </w:rPr>
        <w:fldChar w:fldCharType="begin"/>
      </w:r>
      <w:r w:rsidR="009D7878">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w:t>
      </w:r>
    </w:p>
    <w:p w14:paraId="5A40552E" w14:textId="35C06044" w:rsidR="0057698D" w:rsidRDefault="00E77A87" w:rsidP="000967D7">
      <w:pPr>
        <w:spacing w:after="0" w:line="480" w:lineRule="auto"/>
        <w:ind w:left="0" w:firstLine="720"/>
        <w:rPr>
          <w:ins w:id="116" w:author="Billy Mitchell" w:date="2024-07-12T23:21:00Z" w16du:dateUtc="2024-07-13T03:21:00Z"/>
          <w:szCs w:val="24"/>
        </w:rPr>
      </w:pPr>
      <w:ins w:id="117" w:author="Billy Mitchell" w:date="2024-07-12T23:00:00Z" w16du:dateUtc="2024-07-13T03:00:00Z">
        <w:r>
          <w:rPr>
            <w:szCs w:val="24"/>
          </w:rPr>
          <w:t xml:space="preserve">This observational approach, using the idiosyncratic self-reported emotional intensity of each subject to predict regulation behaviors, differs substantively from its </w:t>
        </w:r>
        <w:proofErr w:type="gramStart"/>
        <w:r>
          <w:rPr>
            <w:szCs w:val="24"/>
          </w:rPr>
          <w:t>experimentally-</w:t>
        </w:r>
        <w:r>
          <w:rPr>
            <w:szCs w:val="24"/>
          </w:rPr>
          <w:lastRenderedPageBreak/>
          <w:t>controlled</w:t>
        </w:r>
        <w:proofErr w:type="gramEnd"/>
        <w:r>
          <w:rPr>
            <w:szCs w:val="24"/>
          </w:rPr>
          <w:t xml:space="preserve"> predecessors, which generally instead manipulate emotion using standardized stimuli sets and use the standardized intensity of each stimulus as the predictor of strategy choice rather than the intensity subjects actually experienced. Such an approach assumes that, over a sufficiently large sample, the average experienced intensity of any given stimulus will match the standardized value for that stimulus. In exchange for making this assumption, researchers </w:t>
        </w:r>
      </w:ins>
      <w:proofErr w:type="gramStart"/>
      <w:ins w:id="118" w:author="Billy Mitchell" w:date="2024-07-12T23:02:00Z" w16du:dateUtc="2024-07-13T03:02:00Z">
        <w:r w:rsidR="004A023F">
          <w:rPr>
            <w:szCs w:val="24"/>
          </w:rPr>
          <w:t xml:space="preserve">likely </w:t>
        </w:r>
      </w:ins>
      <w:ins w:id="119" w:author="Billy Mitchell" w:date="2024-07-12T23:00:00Z" w16du:dateUtc="2024-07-13T03:00:00Z">
        <w:r>
          <w:rPr>
            <w:szCs w:val="24"/>
          </w:rPr>
          <w:t>reduce</w:t>
        </w:r>
        <w:proofErr w:type="gramEnd"/>
        <w:r>
          <w:rPr>
            <w:szCs w:val="24"/>
          </w:rPr>
          <w:t xml:space="preserve"> potential confounds and are better able to address causality.</w:t>
        </w:r>
      </w:ins>
      <w:ins w:id="120" w:author="Billy Mitchell" w:date="2024-07-12T23:16:00Z" w16du:dateUtc="2024-07-13T03:16:00Z">
        <w:r w:rsidR="0057698D">
          <w:rPr>
            <w:szCs w:val="24"/>
          </w:rPr>
          <w:t xml:space="preserve"> </w:t>
        </w:r>
      </w:ins>
      <w:ins w:id="121" w:author="Billy Mitchell" w:date="2024-07-23T14:07:00Z" w16du:dateUtc="2024-07-23T18:07:00Z">
        <w:r w:rsidR="000E4249">
          <w:rPr>
            <w:szCs w:val="24"/>
          </w:rPr>
          <w:t>B</w:t>
        </w:r>
      </w:ins>
      <w:ins w:id="122" w:author="Billy Mitchell" w:date="2024-07-12T23:02:00Z" w16du:dateUtc="2024-07-13T03:02:00Z">
        <w:r w:rsidR="004A023F">
          <w:rPr>
            <w:szCs w:val="24"/>
          </w:rPr>
          <w:t>y not making th</w:t>
        </w:r>
      </w:ins>
      <w:ins w:id="123" w:author="Billy Mitchell" w:date="2024-07-12T23:27:00Z" w16du:dateUtc="2024-07-13T03:27:00Z">
        <w:r w:rsidR="00A76031">
          <w:rPr>
            <w:szCs w:val="24"/>
          </w:rPr>
          <w:t>e same</w:t>
        </w:r>
      </w:ins>
      <w:ins w:id="124" w:author="Billy Mitchell" w:date="2024-07-12T23:02:00Z" w16du:dateUtc="2024-07-13T03:02:00Z">
        <w:r w:rsidR="004A023F">
          <w:rPr>
            <w:szCs w:val="24"/>
          </w:rPr>
          <w:t xml:space="preserve"> assumption</w:t>
        </w:r>
      </w:ins>
      <w:ins w:id="125" w:author="Billy Mitchell" w:date="2024-07-12T23:27:00Z" w16du:dateUtc="2024-07-13T03:27:00Z">
        <w:r w:rsidR="00A76031">
          <w:rPr>
            <w:szCs w:val="24"/>
          </w:rPr>
          <w:t>s as more experimentally controlled studies</w:t>
        </w:r>
      </w:ins>
      <w:ins w:id="126" w:author="Billy Mitchell" w:date="2024-07-12T23:02:00Z" w16du:dateUtc="2024-07-13T03:02:00Z">
        <w:r w:rsidR="004A023F">
          <w:rPr>
            <w:szCs w:val="24"/>
          </w:rPr>
          <w:t xml:space="preserve">, our analytic approach </w:t>
        </w:r>
      </w:ins>
      <w:ins w:id="127" w:author="Billy Mitchell" w:date="2024-07-12T23:12:00Z" w16du:dateUtc="2024-07-13T03:12:00Z">
        <w:r w:rsidR="0057698D">
          <w:rPr>
            <w:szCs w:val="24"/>
          </w:rPr>
          <w:t xml:space="preserve">seeks a pragmatic understanding </w:t>
        </w:r>
      </w:ins>
      <w:ins w:id="128" w:author="Billy Mitchell" w:date="2024-07-12T23:15:00Z" w16du:dateUtc="2024-07-13T03:15:00Z">
        <w:r w:rsidR="0057698D">
          <w:rPr>
            <w:szCs w:val="24"/>
          </w:rPr>
          <w:t>of the</w:t>
        </w:r>
      </w:ins>
      <w:ins w:id="129" w:author="Billy Mitchell" w:date="2024-07-12T23:12:00Z" w16du:dateUtc="2024-07-13T03:12:00Z">
        <w:r w:rsidR="0057698D">
          <w:rPr>
            <w:szCs w:val="24"/>
          </w:rPr>
          <w:t xml:space="preserve"> relationship between intensity and emotion regulation, accepting potential confounds as they may naturally coo</w:t>
        </w:r>
      </w:ins>
      <w:ins w:id="130" w:author="Billy Mitchell" w:date="2024-07-12T23:13:00Z" w16du:dateUtc="2024-07-13T03:13:00Z">
        <w:r w:rsidR="0057698D">
          <w:rPr>
            <w:szCs w:val="24"/>
          </w:rPr>
          <w:t xml:space="preserve">ccur and aiming to determine whether the relationship </w:t>
        </w:r>
      </w:ins>
      <w:ins w:id="131" w:author="Billy Mitchell" w:date="2024-07-12T23:18:00Z" w16du:dateUtc="2024-07-13T03:18:00Z">
        <w:r w:rsidR="0057698D">
          <w:rPr>
            <w:szCs w:val="24"/>
          </w:rPr>
          <w:t>exists despite</w:t>
        </w:r>
      </w:ins>
      <w:ins w:id="132" w:author="Billy Mitchell" w:date="2024-07-12T23:14:00Z" w16du:dateUtc="2024-07-13T03:14:00Z">
        <w:r w:rsidR="0057698D">
          <w:rPr>
            <w:szCs w:val="24"/>
          </w:rPr>
          <w:t xml:space="preserve"> the typical, ever</w:t>
        </w:r>
      </w:ins>
      <w:ins w:id="133" w:author="Billy Mitchell" w:date="2024-07-12T23:15:00Z" w16du:dateUtc="2024-07-13T03:15:00Z">
        <w:r w:rsidR="0057698D">
          <w:rPr>
            <w:szCs w:val="24"/>
          </w:rPr>
          <w:t>yday</w:t>
        </w:r>
      </w:ins>
      <w:ins w:id="134" w:author="Billy Mitchell" w:date="2024-07-12T23:14:00Z" w16du:dateUtc="2024-07-13T03:14:00Z">
        <w:r w:rsidR="0057698D">
          <w:rPr>
            <w:szCs w:val="24"/>
          </w:rPr>
          <w:t xml:space="preserve"> variability </w:t>
        </w:r>
      </w:ins>
      <w:ins w:id="135" w:author="Billy Mitchell" w:date="2024-07-12T23:18:00Z" w16du:dateUtc="2024-07-13T03:18:00Z">
        <w:r w:rsidR="0057698D">
          <w:rPr>
            <w:szCs w:val="24"/>
          </w:rPr>
          <w:t>in emotion</w:t>
        </w:r>
      </w:ins>
      <w:ins w:id="136" w:author="Billy Mitchell" w:date="2024-07-12T23:19:00Z" w16du:dateUtc="2024-07-13T03:19:00Z">
        <w:r w:rsidR="0057698D">
          <w:rPr>
            <w:szCs w:val="24"/>
          </w:rPr>
          <w:t xml:space="preserve"> responses </w:t>
        </w:r>
      </w:ins>
      <w:ins w:id="137" w:author="Billy Mitchell" w:date="2024-07-12T23:14:00Z" w16du:dateUtc="2024-07-13T03:14:00Z">
        <w:r w:rsidR="0057698D">
          <w:rPr>
            <w:szCs w:val="24"/>
          </w:rPr>
          <w:t>that standardized approaches smooth over</w:t>
        </w:r>
      </w:ins>
      <w:ins w:id="138" w:author="Billy Mitchell" w:date="2024-07-12T23:02:00Z" w16du:dateUtc="2024-07-13T03:02:00Z">
        <w:r w:rsidR="004A023F">
          <w:rPr>
            <w:szCs w:val="24"/>
          </w:rPr>
          <w:t xml:space="preserve">. </w:t>
        </w:r>
      </w:ins>
    </w:p>
    <w:p w14:paraId="6551AD4F" w14:textId="54B26101" w:rsidR="00425004" w:rsidRPr="008C7178" w:rsidRDefault="00EA7D18" w:rsidP="000967D7">
      <w:pPr>
        <w:spacing w:after="0" w:line="480" w:lineRule="auto"/>
        <w:ind w:left="0" w:firstLine="720"/>
        <w:rPr>
          <w:szCs w:val="24"/>
        </w:rPr>
      </w:pPr>
      <w:r>
        <w:rPr>
          <w:szCs w:val="24"/>
        </w:rPr>
        <w:t>All data and scripts used to produce this analysis are publicly available at OSF (</w:t>
      </w:r>
      <w:r>
        <w:rPr>
          <w:i/>
          <w:iCs/>
          <w:szCs w:val="24"/>
        </w:rPr>
        <w:t xml:space="preserve">See </w:t>
      </w:r>
      <w:r w:rsidRPr="00A05EDA">
        <w:rPr>
          <w:b/>
          <w:bCs/>
        </w:rPr>
        <w:t>Open Practices</w:t>
      </w:r>
      <w:r>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w:t>
      </w:r>
      <w:proofErr w:type="gramStart"/>
      <w:r w:rsidR="00937D53">
        <w:rPr>
          <w:szCs w:val="24"/>
        </w:rPr>
        <w:t xml:space="preserve">= </w:t>
      </w:r>
      <w:r w:rsidR="00937D53" w:rsidRPr="008C7178">
        <w:rPr>
          <w:szCs w:val="24"/>
        </w:rPr>
        <w:t xml:space="preserve"> 0</w:t>
      </w:r>
      <w:proofErr w:type="gramEnd"/>
      <w:r w:rsidR="00937D53" w:rsidRPr="008C7178">
        <w:rPr>
          <w:szCs w:val="24"/>
        </w:rPr>
        <w:t xml:space="preserve"> – 4</w:t>
      </w:r>
      <w:r w:rsidR="00937D53">
        <w:rPr>
          <w:szCs w:val="24"/>
        </w:rPr>
        <w:t xml:space="preserve">, </w:t>
      </w:r>
      <w:proofErr w:type="spellStart"/>
      <w:r w:rsidR="00937D53" w:rsidRPr="00BE73D6">
        <w:rPr>
          <w:i/>
          <w:iCs/>
          <w:szCs w:val="24"/>
        </w:rPr>
        <w:t>sd</w:t>
      </w:r>
      <w:proofErr w:type="spellEnd"/>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w:t>
      </w:r>
      <w:proofErr w:type="gramStart"/>
      <w:r w:rsidR="00372E6A">
        <w:rPr>
          <w:szCs w:val="24"/>
        </w:rPr>
        <w:t xml:space="preserve">emotions </w:t>
      </w:r>
      <w:r w:rsidR="006754EA">
        <w:rPr>
          <w:szCs w:val="24"/>
        </w:rPr>
        <w:t xml:space="preserve"> and</w:t>
      </w:r>
      <w:proofErr w:type="gramEnd"/>
      <w:r w:rsidR="006754EA">
        <w:rPr>
          <w:szCs w:val="24"/>
        </w:rPr>
        <w:t xml:space="preserve">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139"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proofErr w:type="spellStart"/>
      <w:r w:rsidR="00854F72" w:rsidRPr="00BE73D6">
        <w:rPr>
          <w:bCs/>
          <w:i/>
          <w:iCs/>
          <w:szCs w:val="24"/>
        </w:rPr>
        <w:t>sd</w:t>
      </w:r>
      <w:proofErr w:type="spellEnd"/>
      <w:r w:rsidR="00854F72">
        <w:rPr>
          <w:bCs/>
          <w:szCs w:val="24"/>
        </w:rPr>
        <w:t xml:space="preserve"> = 1.82</w:t>
      </w:r>
      <w:r w:rsidR="00854F72" w:rsidRPr="0075725E">
        <w:rPr>
          <w:bCs/>
          <w:szCs w:val="24"/>
        </w:rPr>
        <w:t>)</w:t>
      </w:r>
      <w:bookmarkEnd w:id="139"/>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proofErr w:type="spellStart"/>
      <w:r w:rsidR="00F27AB2" w:rsidRPr="00BE73D6">
        <w:rPr>
          <w:bCs/>
          <w:i/>
          <w:iCs/>
          <w:szCs w:val="24"/>
        </w:rPr>
        <w:t>sd</w:t>
      </w:r>
      <w:proofErr w:type="spellEnd"/>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proofErr w:type="spellStart"/>
      <w:r w:rsidR="00F27AB2" w:rsidRPr="00BE73D6">
        <w:rPr>
          <w:bCs/>
          <w:i/>
          <w:iCs/>
          <w:szCs w:val="24"/>
        </w:rPr>
        <w:t>sd</w:t>
      </w:r>
      <w:proofErr w:type="spellEnd"/>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proofErr w:type="spellStart"/>
      <w:r w:rsidR="00F27AB2" w:rsidRPr="00BE73D6">
        <w:rPr>
          <w:bCs/>
          <w:i/>
          <w:iCs/>
          <w:szCs w:val="24"/>
        </w:rPr>
        <w:t>sd</w:t>
      </w:r>
      <w:proofErr w:type="spellEnd"/>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proofErr w:type="spellStart"/>
      <w:r w:rsidR="00F27AB2" w:rsidRPr="00BE73D6">
        <w:rPr>
          <w:bCs/>
          <w:i/>
          <w:iCs/>
          <w:szCs w:val="24"/>
        </w:rPr>
        <w:t>sd</w:t>
      </w:r>
      <w:proofErr w:type="spellEnd"/>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proofErr w:type="spellStart"/>
      <w:r w:rsidR="00342888" w:rsidRPr="00BE73D6">
        <w:rPr>
          <w:bCs/>
          <w:i/>
          <w:iCs/>
          <w:szCs w:val="24"/>
        </w:rPr>
        <w:t>sd</w:t>
      </w:r>
      <w:proofErr w:type="spellEnd"/>
      <w:r w:rsidR="00342888" w:rsidRPr="00BE73D6">
        <w:rPr>
          <w:bCs/>
          <w:i/>
          <w:iCs/>
          <w:szCs w:val="24"/>
        </w:rPr>
        <w:t xml:space="preserve">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w:t>
      </w:r>
      <w:r w:rsidR="00E5044A">
        <w:rPr>
          <w:bCs/>
          <w:szCs w:val="24"/>
        </w:rPr>
        <w:lastRenderedPageBreak/>
        <w:t>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476ACBDD"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w:t>
      </w:r>
      <w:r w:rsidRPr="008C7178">
        <w:rPr>
          <w:szCs w:val="24"/>
        </w:rPr>
        <w:lastRenderedPageBreak/>
        <w:t>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w:t>
      </w:r>
      <w:proofErr w:type="gramStart"/>
      <w:r w:rsidR="00D656A0" w:rsidRPr="00D656A0">
        <w:rPr>
          <w:szCs w:val="24"/>
        </w:rPr>
        <w:t>every one</w:t>
      </w:r>
      <w:proofErr w:type="gramEnd"/>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764B65DA" w14:textId="2F843E8D" w:rsidR="003A18DB" w:rsidRPr="00DD7AA5" w:rsidRDefault="003A18DB" w:rsidP="003A18DB">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9D7878">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0E4249" w:rsidRPr="000E4249">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w:t>
      </w:r>
      <w:r>
        <w:rPr>
          <w:bCs/>
          <w:szCs w:val="24"/>
        </w:rPr>
        <w:lastRenderedPageBreak/>
        <w:t xml:space="preserve">= 0.21), </w:t>
      </w:r>
      <w:r w:rsidR="009C0B1F">
        <w:rPr>
          <w:bCs/>
          <w:szCs w:val="24"/>
        </w:rPr>
        <w:t>even when adjusting for baseline cognitive load as assessed both prior to exposure and one-week later</w:t>
      </w:r>
      <w:r>
        <w:rPr>
          <w:bCs/>
          <w:szCs w:val="24"/>
        </w:rPr>
        <w:t>.</w:t>
      </w:r>
    </w:p>
    <w:p w14:paraId="59073843" w14:textId="4B1A7702"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9D7878">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000E4249" w:rsidRPr="000E4249">
        <w:t>(Denny et al., 2014)</w:t>
      </w:r>
      <w:r>
        <w:rPr>
          <w:bCs/>
          <w:szCs w:val="24"/>
        </w:rPr>
        <w:fldChar w:fldCharType="end"/>
      </w:r>
      <w:r>
        <w:rPr>
          <w:bCs/>
          <w:szCs w:val="24"/>
        </w:rPr>
        <w:t xml:space="preserve">, motivations to participate </w:t>
      </w:r>
      <w:r>
        <w:rPr>
          <w:bCs/>
          <w:szCs w:val="24"/>
        </w:rPr>
        <w:fldChar w:fldCharType="begin"/>
      </w:r>
      <w:r w:rsidR="009D7878">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000E4249" w:rsidRPr="000E4249">
        <w:t>(Tamir, 2016)</w:t>
      </w:r>
      <w:r>
        <w:rPr>
          <w:bCs/>
          <w:szCs w:val="24"/>
        </w:rPr>
        <w:fldChar w:fldCharType="end"/>
      </w:r>
      <w:r>
        <w:rPr>
          <w:bCs/>
          <w:szCs w:val="24"/>
        </w:rPr>
        <w:t xml:space="preserve">, attitudes towards fear and haunted houses </w:t>
      </w:r>
      <w:r>
        <w:rPr>
          <w:bCs/>
          <w:szCs w:val="24"/>
        </w:rPr>
        <w:fldChar w:fldCharType="begin"/>
      </w:r>
      <w:r w:rsidR="009D7878">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000E4249" w:rsidRPr="000E4249">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9D7878">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000E4249" w:rsidRPr="000E4249">
        <w:t>(McRae et al., 2008)</w:t>
      </w:r>
      <w:r>
        <w:rPr>
          <w:bCs/>
          <w:szCs w:val="24"/>
        </w:rPr>
        <w:fldChar w:fldCharType="end"/>
      </w:r>
      <w:r>
        <w:rPr>
          <w:bCs/>
          <w:szCs w:val="24"/>
        </w:rPr>
        <w:t xml:space="preserve">, age </w:t>
      </w:r>
      <w:r>
        <w:rPr>
          <w:bCs/>
          <w:szCs w:val="24"/>
        </w:rPr>
        <w:fldChar w:fldCharType="begin"/>
      </w:r>
      <w:r w:rsidR="009D7878">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000E4249" w:rsidRPr="000E4249">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9D7878">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000E4249" w:rsidRPr="000E4249">
        <w:t>(</w:t>
      </w:r>
      <w:proofErr w:type="spellStart"/>
      <w:r w:rsidR="000E4249" w:rsidRPr="000E4249">
        <w:t>Aldao</w:t>
      </w:r>
      <w:proofErr w:type="spellEnd"/>
      <w:r w:rsidR="000E4249" w:rsidRPr="000E4249">
        <w:t xml:space="preserve"> et al., 2010)</w:t>
      </w:r>
      <w:r>
        <w:rPr>
          <w:bCs/>
          <w:szCs w:val="24"/>
        </w:rPr>
        <w:fldChar w:fldCharType="end"/>
      </w:r>
      <w:r>
        <w:rPr>
          <w:bCs/>
          <w:szCs w:val="24"/>
        </w:rPr>
        <w:t xml:space="preserve">, regulation tendencies (ERQ) </w:t>
      </w:r>
      <w:r>
        <w:rPr>
          <w:bCs/>
          <w:szCs w:val="24"/>
        </w:rPr>
        <w:fldChar w:fldCharType="begin"/>
      </w:r>
      <w:r w:rsidR="009D7878">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000E4249" w:rsidRPr="000E4249">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w:t>
      </w:r>
      <w:r>
        <w:rPr>
          <w:bCs/>
          <w:szCs w:val="24"/>
        </w:rPr>
        <w:lastRenderedPageBreak/>
        <w:t>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2C88E284" w14:textId="71FA5408" w:rsidR="003E0416" w:rsidRDefault="003A18DB" w:rsidP="003E0416">
      <w:pPr>
        <w:spacing w:after="0" w:line="480" w:lineRule="auto"/>
        <w:ind w:left="0" w:firstLine="720"/>
        <w:rPr>
          <w:ins w:id="140" w:author="Billy Mitchell" w:date="2024-07-12T22:28:00Z" w16du:dateUtc="2024-07-13T02:28:00Z"/>
          <w:szCs w:val="24"/>
        </w:rPr>
      </w:pPr>
      <w:r w:rsidRPr="00BE73D6">
        <w:rPr>
          <w:b/>
          <w:bCs/>
          <w:szCs w:val="24"/>
        </w:rPr>
        <w:t>Multiverse approach also failed to explain strategy usage.</w:t>
      </w:r>
      <w:r w:rsidR="009C0B1F">
        <w:rPr>
          <w:szCs w:val="24"/>
        </w:rPr>
        <w:t xml:space="preserve"> W</w:t>
      </w:r>
      <w:r w:rsidR="0043765F">
        <w:rPr>
          <w:szCs w:val="24"/>
        </w:rPr>
        <w:t xml:space="preserve">e expanded </w:t>
      </w:r>
      <w:r w:rsidR="009C0B1F">
        <w:rPr>
          <w:szCs w:val="24"/>
        </w:rPr>
        <w:t xml:space="preserve">the scope of our primary analyses </w:t>
      </w:r>
      <w:r w:rsidR="0043765F">
        <w:rPr>
          <w:szCs w:val="24"/>
        </w:rPr>
        <w:t>and conducted additional explora</w:t>
      </w:r>
      <w:r w:rsidR="004D2275" w:rsidRPr="004D2275">
        <w:rPr>
          <w:szCs w:val="24"/>
        </w:rPr>
        <w:t>tory</w:t>
      </w:r>
      <w:r w:rsidR="004D2275">
        <w:rPr>
          <w:szCs w:val="24"/>
        </w:rPr>
        <w:t xml:space="preserve"> analys</w:t>
      </w:r>
      <w:r w:rsidR="009C0B1F">
        <w:rPr>
          <w:szCs w:val="24"/>
        </w:rPr>
        <w:t>e</w:t>
      </w:r>
      <w:r w:rsidR="0043765F">
        <w:rPr>
          <w:szCs w:val="24"/>
        </w:rPr>
        <w:t xml:space="preserve">s </w:t>
      </w:r>
      <w:r w:rsidR="004D2275">
        <w:rPr>
          <w:szCs w:val="24"/>
        </w:rPr>
        <w:t xml:space="preserve">to determine whether a stronger association between strategy </w:t>
      </w:r>
      <w:r w:rsidR="00131503">
        <w:rPr>
          <w:szCs w:val="24"/>
        </w:rPr>
        <w:t>usage</w:t>
      </w:r>
      <w:r w:rsidR="004D2275">
        <w:rPr>
          <w:szCs w:val="24"/>
        </w:rPr>
        <w:t xml:space="preserve"> and affective intensity</w:t>
      </w:r>
      <w:r w:rsidR="008E6857">
        <w:rPr>
          <w:szCs w:val="24"/>
        </w:rPr>
        <w:t xml:space="preserve"> could be found</w:t>
      </w:r>
      <w:r w:rsidR="004D2275">
        <w:rPr>
          <w:szCs w:val="24"/>
        </w:rPr>
        <w:t xml:space="preserve"> using</w:t>
      </w:r>
      <w:r w:rsidR="009C0B1F">
        <w:rPr>
          <w:szCs w:val="24"/>
        </w:rPr>
        <w:t xml:space="preserve"> different</w:t>
      </w:r>
      <w:r w:rsidR="004D2275">
        <w:rPr>
          <w:szCs w:val="24"/>
        </w:rPr>
        <w:t xml:space="preserve"> </w:t>
      </w:r>
      <w:r w:rsidR="009C0B1F">
        <w:rPr>
          <w:szCs w:val="24"/>
        </w:rPr>
        <w:t>inclusion criteri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9D7878">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Details and results of this analysis can be found in the </w:t>
      </w:r>
      <w:r w:rsidR="00B07DD0">
        <w:rPr>
          <w:b/>
          <w:bCs/>
          <w:szCs w:val="24"/>
        </w:rPr>
        <w:t>Supplementary Materials</w:t>
      </w:r>
      <w:r w:rsidR="00B07DD0">
        <w:rPr>
          <w:szCs w:val="24"/>
        </w:rPr>
        <w:t xml:space="preserve">. </w:t>
      </w:r>
    </w:p>
    <w:p w14:paraId="725B196F" w14:textId="177F6E42" w:rsidR="003E0416" w:rsidRPr="003E0416" w:rsidRDefault="00710F71" w:rsidP="003E0416">
      <w:pPr>
        <w:spacing w:after="0" w:line="480" w:lineRule="auto"/>
        <w:ind w:left="0" w:firstLine="720"/>
        <w:rPr>
          <w:szCs w:val="24"/>
        </w:rPr>
      </w:pPr>
      <w:ins w:id="141" w:author="Billy Mitchell" w:date="2024-07-13T00:38:00Z">
        <w:r w:rsidRPr="00710F71">
          <w:rPr>
            <w:b/>
            <w:bCs/>
            <w:szCs w:val="24"/>
            <w:rPrChange w:id="142" w:author="Billy Mitchell" w:date="2024-07-13T00:38:00Z" w16du:dateUtc="2024-07-13T04:38:00Z">
              <w:rPr>
                <w:szCs w:val="24"/>
              </w:rPr>
            </w:rPrChange>
          </w:rPr>
          <w:t>Manipulated emotion intensity does not predict regulation</w:t>
        </w:r>
      </w:ins>
      <w:ins w:id="143" w:author="Billy Mitchell" w:date="2024-07-13T00:38:00Z" w16du:dateUtc="2024-07-13T04:38:00Z">
        <w:r>
          <w:rPr>
            <w:szCs w:val="24"/>
          </w:rPr>
          <w:t xml:space="preserve">. </w:t>
        </w:r>
      </w:ins>
      <w:ins w:id="144" w:author="Billy Mitchell" w:date="2024-07-12T23:45:00Z" w16du:dateUtc="2024-07-13T03:45:00Z">
        <w:r w:rsidR="003069BE">
          <w:rPr>
            <w:szCs w:val="24"/>
          </w:rPr>
          <w:t>Altho</w:t>
        </w:r>
      </w:ins>
      <w:ins w:id="145" w:author="Billy Mitchell" w:date="2024-07-12T23:46:00Z" w16du:dateUtc="2024-07-13T03:46:00Z">
        <w:r w:rsidR="003069BE">
          <w:rPr>
            <w:szCs w:val="24"/>
          </w:rPr>
          <w:t>ugh we lack explicit standardized ratings for each event within the haunted house, each section was designed to either elicit low- or high-intensity emotional reactions</w:t>
        </w:r>
      </w:ins>
      <w:ins w:id="146" w:author="Billy Mitchell" w:date="2024-07-12T23:47:00Z" w16du:dateUtc="2024-07-13T03:47:00Z">
        <w:r w:rsidR="003069BE">
          <w:rPr>
            <w:szCs w:val="24"/>
          </w:rPr>
          <w:t>. As such, by specifying the intensity category of the section i</w:t>
        </w:r>
      </w:ins>
      <w:ins w:id="147" w:author="Billy Mitchell" w:date="2024-07-12T23:48:00Z" w16du:dateUtc="2024-07-13T03:48:00Z">
        <w:r w:rsidR="003069BE">
          <w:rPr>
            <w:szCs w:val="24"/>
          </w:rPr>
          <w:t xml:space="preserve">n which each event occurred as a predictor predicting regulation outcome, we were able to conduct one additional exploratory analysis with </w:t>
        </w:r>
      </w:ins>
      <w:ins w:id="148" w:author="Billy Mitchell" w:date="2024-07-12T23:49:00Z" w16du:dateUtc="2024-07-13T03:49:00Z">
        <w:r w:rsidR="003069BE">
          <w:rPr>
            <w:szCs w:val="24"/>
          </w:rPr>
          <w:t>a design that imperfectly</w:t>
        </w:r>
      </w:ins>
      <w:ins w:id="149" w:author="Billy Mitchell" w:date="2024-07-12T23:54:00Z" w16du:dateUtc="2024-07-13T03:54:00Z">
        <w:r w:rsidR="00580E79">
          <w:rPr>
            <w:szCs w:val="24"/>
          </w:rPr>
          <w:t>-</w:t>
        </w:r>
      </w:ins>
      <w:ins w:id="150" w:author="Billy Mitchell" w:date="2024-07-12T23:49:00Z" w16du:dateUtc="2024-07-13T03:49:00Z">
        <w:r w:rsidR="003069BE">
          <w:rPr>
            <w:szCs w:val="24"/>
          </w:rPr>
          <w:t>but</w:t>
        </w:r>
      </w:ins>
      <w:ins w:id="151" w:author="Billy Mitchell" w:date="2024-07-12T23:54:00Z" w16du:dateUtc="2024-07-13T03:54:00Z">
        <w:r w:rsidR="00580E79">
          <w:rPr>
            <w:szCs w:val="24"/>
          </w:rPr>
          <w:t>-</w:t>
        </w:r>
      </w:ins>
      <w:ins w:id="152" w:author="Billy Mitchell" w:date="2024-07-12T23:49:00Z" w16du:dateUtc="2024-07-13T03:49:00Z">
        <w:r w:rsidR="003069BE">
          <w:rPr>
            <w:szCs w:val="24"/>
          </w:rPr>
          <w:t>more</w:t>
        </w:r>
      </w:ins>
      <w:ins w:id="153" w:author="Billy Mitchell" w:date="2024-07-12T23:54:00Z" w16du:dateUtc="2024-07-13T03:54:00Z">
        <w:r w:rsidR="00580E79">
          <w:rPr>
            <w:szCs w:val="24"/>
          </w:rPr>
          <w:t>-</w:t>
        </w:r>
      </w:ins>
      <w:ins w:id="154" w:author="Billy Mitchell" w:date="2024-07-12T23:49:00Z" w16du:dateUtc="2024-07-13T03:49:00Z">
        <w:r w:rsidR="003069BE">
          <w:rPr>
            <w:szCs w:val="24"/>
          </w:rPr>
          <w:lastRenderedPageBreak/>
          <w:t xml:space="preserve">closely resembled the emotion manipulation exhibited in lab studies. </w:t>
        </w:r>
      </w:ins>
      <w:ins w:id="155" w:author="Billy Mitchell" w:date="2024-07-12T23:59:00Z" w16du:dateUtc="2024-07-13T03:59:00Z">
        <w:r w:rsidR="00580E79">
          <w:rPr>
            <w:szCs w:val="24"/>
          </w:rPr>
          <w:t>A paired t-test</w:t>
        </w:r>
      </w:ins>
      <w:ins w:id="156" w:author="Billy Mitchell" w:date="2024-07-13T00:01:00Z" w16du:dateUtc="2024-07-13T04:01:00Z">
        <w:r w:rsidR="00580E79">
          <w:rPr>
            <w:szCs w:val="24"/>
          </w:rPr>
          <w:t xml:space="preserve"> - </w:t>
        </w:r>
      </w:ins>
      <w:ins w:id="157" w:author="Billy Mitchell" w:date="2024-07-12T23:59:00Z" w16du:dateUtc="2024-07-13T03:59:00Z">
        <w:r w:rsidR="00580E79">
          <w:rPr>
            <w:szCs w:val="24"/>
          </w:rPr>
          <w:t>using r</w:t>
        </w:r>
      </w:ins>
      <w:ins w:id="158" w:author="Billy Mitchell" w:date="2024-07-12T23:57:00Z" w16du:dateUtc="2024-07-13T03:57:00Z">
        <w:r w:rsidR="00580E79">
          <w:rPr>
            <w:szCs w:val="24"/>
          </w:rPr>
          <w:t>atings</w:t>
        </w:r>
      </w:ins>
      <w:ins w:id="159" w:author="Billy Mitchell" w:date="2024-07-12T23:58:00Z" w16du:dateUtc="2024-07-13T03:58:00Z">
        <w:r w:rsidR="00580E79">
          <w:rPr>
            <w:szCs w:val="24"/>
          </w:rPr>
          <w:t xml:space="preserve"> of fear that</w:t>
        </w:r>
      </w:ins>
      <w:ins w:id="160" w:author="Billy Mitchell" w:date="2024-07-12T23:57:00Z" w16du:dateUtc="2024-07-13T03:57:00Z">
        <w:r w:rsidR="00580E79">
          <w:rPr>
            <w:szCs w:val="24"/>
          </w:rPr>
          <w:t xml:space="preserve"> subjects </w:t>
        </w:r>
      </w:ins>
      <w:ins w:id="161" w:author="Billy Mitchell" w:date="2024-07-12T23:58:00Z" w16du:dateUtc="2024-07-13T03:58:00Z">
        <w:r w:rsidR="00580E79">
          <w:rPr>
            <w:szCs w:val="24"/>
          </w:rPr>
          <w:t xml:space="preserve">self-reported </w:t>
        </w:r>
      </w:ins>
      <w:ins w:id="162" w:author="Billy Mitchell" w:date="2024-07-12T23:59:00Z" w16du:dateUtc="2024-07-13T03:59:00Z">
        <w:r w:rsidR="00580E79">
          <w:rPr>
            <w:szCs w:val="24"/>
          </w:rPr>
          <w:t xml:space="preserve">on a 5-point numeric scale </w:t>
        </w:r>
      </w:ins>
      <w:ins w:id="163" w:author="Billy Mitchell" w:date="2024-07-12T23:58:00Z" w16du:dateUtc="2024-07-13T03:58:00Z">
        <w:r w:rsidR="00580E79">
          <w:rPr>
            <w:szCs w:val="24"/>
          </w:rPr>
          <w:t>after each</w:t>
        </w:r>
      </w:ins>
      <w:ins w:id="164" w:author="Billy Mitchell" w:date="2024-07-12T23:59:00Z" w16du:dateUtc="2024-07-13T03:59:00Z">
        <w:r w:rsidR="00580E79">
          <w:rPr>
            <w:szCs w:val="24"/>
          </w:rPr>
          <w:t xml:space="preserve"> section</w:t>
        </w:r>
      </w:ins>
      <w:ins w:id="165" w:author="Billy Mitchell" w:date="2024-07-13T00:01:00Z" w16du:dateUtc="2024-07-13T04:01:00Z">
        <w:r w:rsidR="00580E79">
          <w:rPr>
            <w:szCs w:val="24"/>
          </w:rPr>
          <w:t xml:space="preserve"> during exposure -</w:t>
        </w:r>
      </w:ins>
      <w:ins w:id="166" w:author="Billy Mitchell" w:date="2024-07-12T23:58:00Z" w16du:dateUtc="2024-07-13T03:58:00Z">
        <w:r w:rsidR="00580E79">
          <w:rPr>
            <w:szCs w:val="24"/>
          </w:rPr>
          <w:t xml:space="preserve"> </w:t>
        </w:r>
      </w:ins>
      <w:ins w:id="167" w:author="Billy Mitchell" w:date="2024-07-12T23:59:00Z" w16du:dateUtc="2024-07-13T03:59:00Z">
        <w:r w:rsidR="00580E79">
          <w:rPr>
            <w:szCs w:val="24"/>
          </w:rPr>
          <w:t xml:space="preserve">confirmed that </w:t>
        </w:r>
      </w:ins>
      <w:ins w:id="168" w:author="Billy Mitchell" w:date="2024-07-13T00:00:00Z" w16du:dateUtc="2024-07-13T04:00:00Z">
        <w:r w:rsidR="00580E79">
          <w:rPr>
            <w:szCs w:val="24"/>
          </w:rPr>
          <w:t>subjects</w:t>
        </w:r>
      </w:ins>
      <w:ins w:id="169" w:author="Billy Mitchell" w:date="2024-07-13T00:01:00Z" w16du:dateUtc="2024-07-13T04:01:00Z">
        <w:r w:rsidR="00580E79">
          <w:rPr>
            <w:szCs w:val="24"/>
          </w:rPr>
          <w:t xml:space="preserve"> experienced the high-intensity sections with s</w:t>
        </w:r>
      </w:ins>
      <w:ins w:id="170" w:author="Billy Mitchell" w:date="2024-07-13T00:02:00Z" w16du:dateUtc="2024-07-13T04:02:00Z">
        <w:r w:rsidR="00580E79">
          <w:rPr>
            <w:szCs w:val="24"/>
          </w:rPr>
          <w:t>ignificantly more fear than the low-intensity sections (</w:t>
        </w:r>
      </w:ins>
      <w:ins w:id="171" w:author="Billy Mitchell" w:date="2024-07-13T00:03:00Z" w16du:dateUtc="2024-07-13T04:03:00Z">
        <w:r w:rsidR="00807561" w:rsidRPr="00BE73D6">
          <w:rPr>
            <w:bCs/>
            <w:i/>
            <w:iCs/>
            <w:szCs w:val="24"/>
          </w:rPr>
          <w:t>x</w:t>
        </w:r>
        <w:r w:rsidR="00807561">
          <w:rPr>
            <w:bCs/>
            <w:i/>
            <w:iCs/>
            <w:szCs w:val="24"/>
            <w:vertAlign w:val="subscript"/>
          </w:rPr>
          <w:t xml:space="preserve"> high</w:t>
        </w:r>
        <w:r w:rsidR="00807561" w:rsidRPr="00A62570">
          <w:rPr>
            <w:bCs/>
            <w:szCs w:val="24"/>
          </w:rPr>
          <w:t xml:space="preserve"> = </w:t>
        </w:r>
        <w:r w:rsidR="00807561">
          <w:rPr>
            <w:bCs/>
            <w:szCs w:val="24"/>
          </w:rPr>
          <w:t>3.38</w:t>
        </w:r>
        <w:r w:rsidR="00807561" w:rsidRPr="00A62570">
          <w:rPr>
            <w:bCs/>
            <w:szCs w:val="24"/>
          </w:rPr>
          <w:t xml:space="preserve"> </w:t>
        </w:r>
        <w:r w:rsidR="00807561" w:rsidRPr="00BE73D6">
          <w:rPr>
            <w:bCs/>
            <w:i/>
            <w:iCs/>
            <w:szCs w:val="24"/>
          </w:rPr>
          <w:t>x</w:t>
        </w:r>
        <w:r w:rsidR="00807561">
          <w:rPr>
            <w:bCs/>
            <w:i/>
            <w:iCs/>
            <w:szCs w:val="24"/>
            <w:vertAlign w:val="subscript"/>
          </w:rPr>
          <w:t xml:space="preserve"> low </w:t>
        </w:r>
        <w:r w:rsidR="00807561" w:rsidRPr="00A62570">
          <w:rPr>
            <w:bCs/>
            <w:szCs w:val="24"/>
          </w:rPr>
          <w:t xml:space="preserve">= </w:t>
        </w:r>
        <w:r w:rsidR="00807561">
          <w:rPr>
            <w:bCs/>
            <w:szCs w:val="24"/>
          </w:rPr>
          <w:t>1</w:t>
        </w:r>
      </w:ins>
      <w:ins w:id="172" w:author="Billy Mitchell" w:date="2024-07-13T00:21:00Z" w16du:dateUtc="2024-07-13T04:21:00Z">
        <w:r w:rsidR="00E964CD">
          <w:rPr>
            <w:bCs/>
            <w:szCs w:val="24"/>
          </w:rPr>
          <w:t>.</w:t>
        </w:r>
      </w:ins>
      <w:ins w:id="173" w:author="Billy Mitchell" w:date="2024-07-13T00:03:00Z" w16du:dateUtc="2024-07-13T04:03:00Z">
        <w:r w:rsidR="00807561">
          <w:rPr>
            <w:bCs/>
            <w:szCs w:val="24"/>
          </w:rPr>
          <w:t>9</w:t>
        </w:r>
      </w:ins>
      <w:ins w:id="174" w:author="Billy Mitchell" w:date="2024-07-13T00:21:00Z" w16du:dateUtc="2024-07-13T04:21:00Z">
        <w:r w:rsidR="00E964CD">
          <w:rPr>
            <w:bCs/>
            <w:szCs w:val="24"/>
          </w:rPr>
          <w:t>0</w:t>
        </w:r>
      </w:ins>
      <w:ins w:id="175" w:author="Billy Mitchell" w:date="2024-07-13T00:03:00Z" w16du:dateUtc="2024-07-13T04:03:00Z">
        <w:r w:rsidR="00807561" w:rsidRPr="00A62570">
          <w:rPr>
            <w:bCs/>
            <w:szCs w:val="24"/>
          </w:rPr>
          <w:t xml:space="preserve">, </w:t>
        </w:r>
        <w:r w:rsidR="00807561" w:rsidRPr="00BE73D6">
          <w:rPr>
            <w:bCs/>
            <w:i/>
            <w:iCs/>
            <w:szCs w:val="24"/>
          </w:rPr>
          <w:t>95% CI</w:t>
        </w:r>
        <w:r w:rsidR="00807561" w:rsidRPr="00A62570">
          <w:rPr>
            <w:bCs/>
            <w:szCs w:val="24"/>
          </w:rPr>
          <w:t xml:space="preserve"> = [</w:t>
        </w:r>
        <w:r w:rsidR="00807561">
          <w:rPr>
            <w:bCs/>
            <w:szCs w:val="24"/>
          </w:rPr>
          <w:t>1.35</w:t>
        </w:r>
        <w:r w:rsidR="00807561" w:rsidRPr="00A62570">
          <w:rPr>
            <w:bCs/>
            <w:szCs w:val="24"/>
          </w:rPr>
          <w:t xml:space="preserve">, </w:t>
        </w:r>
        <w:r w:rsidR="00807561">
          <w:rPr>
            <w:bCs/>
            <w:szCs w:val="24"/>
          </w:rPr>
          <w:t>1.61</w:t>
        </w:r>
        <w:r w:rsidR="00807561" w:rsidRPr="00A62570">
          <w:rPr>
            <w:bCs/>
            <w:szCs w:val="24"/>
          </w:rPr>
          <w:t>]</w:t>
        </w:r>
        <w:r w:rsidR="00807561">
          <w:rPr>
            <w:bCs/>
            <w:szCs w:val="24"/>
          </w:rPr>
          <w:t>,</w:t>
        </w:r>
        <w:r w:rsidR="00807561" w:rsidRPr="00A62570">
          <w:rPr>
            <w:bCs/>
            <w:szCs w:val="24"/>
          </w:rPr>
          <w:t xml:space="preserve"> </w:t>
        </w:r>
        <w:proofErr w:type="gramStart"/>
        <w:r w:rsidR="00807561" w:rsidRPr="00A62570">
          <w:rPr>
            <w:bCs/>
            <w:i/>
            <w:iCs/>
            <w:szCs w:val="24"/>
          </w:rPr>
          <w:t>t</w:t>
        </w:r>
        <w:r w:rsidR="00807561" w:rsidRPr="00A62570">
          <w:rPr>
            <w:bCs/>
            <w:szCs w:val="24"/>
          </w:rPr>
          <w:t>(</w:t>
        </w:r>
      </w:ins>
      <w:proofErr w:type="gramEnd"/>
      <w:ins w:id="176" w:author="Billy Mitchell" w:date="2024-07-13T00:04:00Z" w16du:dateUtc="2024-07-13T04:04:00Z">
        <w:r w:rsidR="00807561">
          <w:rPr>
            <w:bCs/>
            <w:szCs w:val="24"/>
          </w:rPr>
          <w:t>235.0</w:t>
        </w:r>
      </w:ins>
      <w:ins w:id="177" w:author="Billy Mitchell" w:date="2024-07-13T00:03:00Z" w16du:dateUtc="2024-07-13T04:03:00Z">
        <w:r w:rsidR="00807561">
          <w:rPr>
            <w:bCs/>
            <w:szCs w:val="24"/>
          </w:rPr>
          <w:t>)</w:t>
        </w:r>
        <w:r w:rsidR="00807561" w:rsidRPr="00A62570">
          <w:rPr>
            <w:bCs/>
            <w:szCs w:val="24"/>
          </w:rPr>
          <w:t xml:space="preserve"> = </w:t>
        </w:r>
      </w:ins>
      <w:ins w:id="178" w:author="Billy Mitchell" w:date="2024-07-13T00:25:00Z" w16du:dateUtc="2024-07-13T04:25:00Z">
        <w:r w:rsidR="00042DD8">
          <w:rPr>
            <w:bCs/>
            <w:szCs w:val="24"/>
          </w:rPr>
          <w:t>22.9</w:t>
        </w:r>
      </w:ins>
      <w:ins w:id="179" w:author="Billy Mitchell" w:date="2024-07-13T00:03:00Z" w16du:dateUtc="2024-07-13T04:03:00Z">
        <w:r w:rsidR="00807561" w:rsidRPr="00A62570">
          <w:rPr>
            <w:bCs/>
            <w:szCs w:val="24"/>
          </w:rPr>
          <w:t xml:space="preserve">, </w:t>
        </w:r>
        <w:r w:rsidR="00807561" w:rsidRPr="00BE73D6">
          <w:rPr>
            <w:bCs/>
            <w:i/>
            <w:iCs/>
            <w:szCs w:val="24"/>
          </w:rPr>
          <w:t xml:space="preserve">p </w:t>
        </w:r>
      </w:ins>
      <w:ins w:id="180" w:author="Billy Mitchell" w:date="2024-07-13T00:04:00Z" w16du:dateUtc="2024-07-13T04:04:00Z">
        <w:r w:rsidR="00807561">
          <w:rPr>
            <w:bCs/>
            <w:szCs w:val="24"/>
          </w:rPr>
          <w:t>&lt;</w:t>
        </w:r>
      </w:ins>
      <w:ins w:id="181" w:author="Billy Mitchell" w:date="2024-07-13T00:03:00Z" w16du:dateUtc="2024-07-13T04:03:00Z">
        <w:r w:rsidR="00807561" w:rsidRPr="00A62570">
          <w:rPr>
            <w:bCs/>
            <w:szCs w:val="24"/>
          </w:rPr>
          <w:t xml:space="preserve"> 0.</w:t>
        </w:r>
      </w:ins>
      <w:ins w:id="182" w:author="Billy Mitchell" w:date="2024-07-13T00:04:00Z" w16du:dateUtc="2024-07-13T04:04:00Z">
        <w:r w:rsidR="00807561">
          <w:rPr>
            <w:bCs/>
            <w:szCs w:val="24"/>
          </w:rPr>
          <w:t>001</w:t>
        </w:r>
      </w:ins>
      <w:ins w:id="183" w:author="Billy Mitchell" w:date="2024-07-13T00:02:00Z" w16du:dateUtc="2024-07-13T04:02:00Z">
        <w:r w:rsidR="00580E79">
          <w:rPr>
            <w:szCs w:val="24"/>
          </w:rPr>
          <w:t>).</w:t>
        </w:r>
      </w:ins>
      <w:ins w:id="184" w:author="Billy Mitchell" w:date="2024-07-13T00:19:00Z" w16du:dateUtc="2024-07-13T04:19:00Z">
        <w:r w:rsidR="00E964CD">
          <w:rPr>
            <w:szCs w:val="24"/>
          </w:rPr>
          <w:t xml:space="preserve"> The same trend was observed</w:t>
        </w:r>
      </w:ins>
      <w:ins w:id="185" w:author="Billy Mitchell" w:date="2024-07-13T00:20:00Z" w16du:dateUtc="2024-07-13T04:20:00Z">
        <w:r w:rsidR="00E964CD">
          <w:rPr>
            <w:szCs w:val="24"/>
          </w:rPr>
          <w:t xml:space="preserve"> when using the self-reported intensity of individuals emotions reported by subjects</w:t>
        </w:r>
      </w:ins>
      <w:ins w:id="186" w:author="Billy Mitchell" w:date="2024-07-13T00:25:00Z" w16du:dateUtc="2024-07-13T04:25:00Z">
        <w:r w:rsidR="00042DD8">
          <w:rPr>
            <w:szCs w:val="24"/>
          </w:rPr>
          <w:t xml:space="preserve"> in a Welch’s t-test</w:t>
        </w:r>
      </w:ins>
      <w:ins w:id="187" w:author="Billy Mitchell" w:date="2024-07-13T00:20:00Z" w16du:dateUtc="2024-07-13T04:20:00Z">
        <w:r w:rsidR="00E964CD">
          <w:rPr>
            <w:szCs w:val="24"/>
          </w:rPr>
          <w:t xml:space="preserve">, though it </w:t>
        </w:r>
      </w:ins>
      <w:ins w:id="188" w:author="Billy Mitchell" w:date="2024-07-13T00:21:00Z" w16du:dateUtc="2024-07-13T04:21:00Z">
        <w:r w:rsidR="00E964CD">
          <w:rPr>
            <w:szCs w:val="24"/>
          </w:rPr>
          <w:t>fell short of statistical significance (</w:t>
        </w:r>
        <w:r w:rsidR="00E964CD" w:rsidRPr="00BE73D6">
          <w:rPr>
            <w:bCs/>
            <w:i/>
            <w:iCs/>
            <w:szCs w:val="24"/>
          </w:rPr>
          <w:t>x</w:t>
        </w:r>
        <w:r w:rsidR="00E964CD">
          <w:rPr>
            <w:bCs/>
            <w:i/>
            <w:iCs/>
            <w:szCs w:val="24"/>
            <w:vertAlign w:val="subscript"/>
          </w:rPr>
          <w:t xml:space="preserve"> high</w:t>
        </w:r>
        <w:r w:rsidR="00E964CD" w:rsidRPr="00A62570">
          <w:rPr>
            <w:bCs/>
            <w:szCs w:val="24"/>
          </w:rPr>
          <w:t xml:space="preserve"> = </w:t>
        </w:r>
        <w:r w:rsidR="00E964CD">
          <w:rPr>
            <w:bCs/>
            <w:szCs w:val="24"/>
          </w:rPr>
          <w:t>2.41</w:t>
        </w:r>
        <w:r w:rsidR="00E964CD" w:rsidRPr="00A62570">
          <w:rPr>
            <w:bCs/>
            <w:szCs w:val="24"/>
          </w:rPr>
          <w:t xml:space="preserve"> </w:t>
        </w:r>
        <w:r w:rsidR="00E964CD" w:rsidRPr="00BE73D6">
          <w:rPr>
            <w:bCs/>
            <w:i/>
            <w:iCs/>
            <w:szCs w:val="24"/>
          </w:rPr>
          <w:t>x</w:t>
        </w:r>
        <w:r w:rsidR="00E964CD">
          <w:rPr>
            <w:bCs/>
            <w:i/>
            <w:iCs/>
            <w:szCs w:val="24"/>
            <w:vertAlign w:val="subscript"/>
          </w:rPr>
          <w:t xml:space="preserve"> low </w:t>
        </w:r>
        <w:r w:rsidR="00E964CD" w:rsidRPr="00A62570">
          <w:rPr>
            <w:bCs/>
            <w:szCs w:val="24"/>
          </w:rPr>
          <w:t xml:space="preserve">= </w:t>
        </w:r>
        <w:r w:rsidR="00E964CD">
          <w:rPr>
            <w:bCs/>
            <w:szCs w:val="24"/>
          </w:rPr>
          <w:t>2.18</w:t>
        </w:r>
        <w:r w:rsidR="00E964CD" w:rsidRPr="00A62570">
          <w:rPr>
            <w:bCs/>
            <w:szCs w:val="24"/>
          </w:rPr>
          <w:t xml:space="preserve">, </w:t>
        </w:r>
        <w:r w:rsidR="00E964CD" w:rsidRPr="00BE73D6">
          <w:rPr>
            <w:bCs/>
            <w:i/>
            <w:iCs/>
            <w:szCs w:val="24"/>
          </w:rPr>
          <w:t>95% CI</w:t>
        </w:r>
        <w:r w:rsidR="00E964CD" w:rsidRPr="00A62570">
          <w:rPr>
            <w:bCs/>
            <w:szCs w:val="24"/>
          </w:rPr>
          <w:t xml:space="preserve"> = [</w:t>
        </w:r>
        <w:r w:rsidR="00E964CD">
          <w:rPr>
            <w:bCs/>
            <w:szCs w:val="24"/>
          </w:rPr>
          <w:t>-0.02</w:t>
        </w:r>
        <w:r w:rsidR="00E964CD" w:rsidRPr="00A62570">
          <w:rPr>
            <w:bCs/>
            <w:szCs w:val="24"/>
          </w:rPr>
          <w:t xml:space="preserve">, </w:t>
        </w:r>
      </w:ins>
      <w:ins w:id="189" w:author="Billy Mitchell" w:date="2024-07-13T00:22:00Z" w16du:dateUtc="2024-07-13T04:22:00Z">
        <w:r w:rsidR="00E964CD">
          <w:rPr>
            <w:bCs/>
            <w:szCs w:val="24"/>
          </w:rPr>
          <w:t>0.48</w:t>
        </w:r>
      </w:ins>
      <w:ins w:id="190" w:author="Billy Mitchell" w:date="2024-07-13T00:21:00Z" w16du:dateUtc="2024-07-13T04:21:00Z">
        <w:r w:rsidR="00E964CD" w:rsidRPr="00A62570">
          <w:rPr>
            <w:bCs/>
            <w:szCs w:val="24"/>
          </w:rPr>
          <w:t>]</w:t>
        </w:r>
        <w:r w:rsidR="00E964CD">
          <w:rPr>
            <w:bCs/>
            <w:szCs w:val="24"/>
          </w:rPr>
          <w:t>,</w:t>
        </w:r>
        <w:r w:rsidR="00E964CD" w:rsidRPr="00A62570">
          <w:rPr>
            <w:bCs/>
            <w:szCs w:val="24"/>
          </w:rPr>
          <w:t xml:space="preserve"> </w:t>
        </w:r>
        <w:proofErr w:type="gramStart"/>
        <w:r w:rsidR="00E964CD" w:rsidRPr="00A62570">
          <w:rPr>
            <w:bCs/>
            <w:i/>
            <w:iCs/>
            <w:szCs w:val="24"/>
          </w:rPr>
          <w:t>t</w:t>
        </w:r>
        <w:r w:rsidR="00E964CD" w:rsidRPr="00A62570">
          <w:rPr>
            <w:bCs/>
            <w:szCs w:val="24"/>
          </w:rPr>
          <w:t>(</w:t>
        </w:r>
      </w:ins>
      <w:proofErr w:type="gramEnd"/>
      <w:ins w:id="191" w:author="Billy Mitchell" w:date="2024-07-13T00:22:00Z" w16du:dateUtc="2024-07-13T04:22:00Z">
        <w:r w:rsidR="00E964CD">
          <w:rPr>
            <w:bCs/>
            <w:szCs w:val="24"/>
          </w:rPr>
          <w:t>4</w:t>
        </w:r>
      </w:ins>
      <w:ins w:id="192" w:author="Billy Mitchell" w:date="2024-07-13T00:23:00Z" w16du:dateUtc="2024-07-13T04:23:00Z">
        <w:r w:rsidR="00E964CD">
          <w:rPr>
            <w:bCs/>
            <w:szCs w:val="24"/>
          </w:rPr>
          <w:t>7.6</w:t>
        </w:r>
      </w:ins>
      <w:ins w:id="193" w:author="Billy Mitchell" w:date="2024-07-13T00:21:00Z" w16du:dateUtc="2024-07-13T04:21:00Z">
        <w:r w:rsidR="00E964CD">
          <w:rPr>
            <w:bCs/>
            <w:szCs w:val="24"/>
          </w:rPr>
          <w:t>)</w:t>
        </w:r>
        <w:r w:rsidR="00E964CD" w:rsidRPr="00A62570">
          <w:rPr>
            <w:bCs/>
            <w:szCs w:val="24"/>
          </w:rPr>
          <w:t xml:space="preserve"> = </w:t>
        </w:r>
      </w:ins>
      <w:ins w:id="194" w:author="Billy Mitchell" w:date="2024-07-13T00:23:00Z" w16du:dateUtc="2024-07-13T04:23:00Z">
        <w:r w:rsidR="00E964CD">
          <w:rPr>
            <w:bCs/>
            <w:szCs w:val="24"/>
          </w:rPr>
          <w:t>1.82</w:t>
        </w:r>
      </w:ins>
      <w:ins w:id="195" w:author="Billy Mitchell" w:date="2024-07-13T00:21:00Z" w16du:dateUtc="2024-07-13T04:21:00Z">
        <w:r w:rsidR="00E964CD" w:rsidRPr="00A62570">
          <w:rPr>
            <w:bCs/>
            <w:szCs w:val="24"/>
          </w:rPr>
          <w:t xml:space="preserve">, </w:t>
        </w:r>
        <w:r w:rsidR="00E964CD" w:rsidRPr="00BE73D6">
          <w:rPr>
            <w:bCs/>
            <w:i/>
            <w:iCs/>
            <w:szCs w:val="24"/>
          </w:rPr>
          <w:t xml:space="preserve">p </w:t>
        </w:r>
      </w:ins>
      <w:ins w:id="196" w:author="Billy Mitchell" w:date="2024-07-13T00:23:00Z" w16du:dateUtc="2024-07-13T04:23:00Z">
        <w:r w:rsidR="00E964CD">
          <w:rPr>
            <w:bCs/>
            <w:szCs w:val="24"/>
          </w:rPr>
          <w:t>= 0.075</w:t>
        </w:r>
      </w:ins>
      <w:ins w:id="197" w:author="Billy Mitchell" w:date="2024-07-13T00:21:00Z" w16du:dateUtc="2024-07-13T04:21:00Z">
        <w:r w:rsidR="00E964CD">
          <w:rPr>
            <w:szCs w:val="24"/>
          </w:rPr>
          <w:t>)</w:t>
        </w:r>
      </w:ins>
      <w:ins w:id="198" w:author="Billy Mitchell" w:date="2024-07-13T00:24:00Z" w16du:dateUtc="2024-07-13T04:24:00Z">
        <w:r w:rsidR="00042DD8">
          <w:rPr>
            <w:szCs w:val="24"/>
          </w:rPr>
          <w:t xml:space="preserve">. </w:t>
        </w:r>
      </w:ins>
      <w:ins w:id="199" w:author="Billy Mitchell" w:date="2024-07-13T00:25:00Z" w16du:dateUtc="2024-07-13T04:25:00Z">
        <w:r w:rsidR="00042DD8">
          <w:rPr>
            <w:szCs w:val="24"/>
          </w:rPr>
          <w:t xml:space="preserve">Using a </w:t>
        </w:r>
        <w:r w:rsidR="00042DD8" w:rsidRPr="00042DD8">
          <w:rPr>
            <w:szCs w:val="24"/>
          </w:rPr>
          <w:t>Pearson's Chi-squared test with Yates' continuity correction</w:t>
        </w:r>
        <w:r w:rsidR="00042DD8">
          <w:rPr>
            <w:szCs w:val="24"/>
          </w:rPr>
          <w:t xml:space="preserve">, we again </w:t>
        </w:r>
      </w:ins>
      <w:ins w:id="200" w:author="Billy Mitchell" w:date="2024-07-13T00:26:00Z" w16du:dateUtc="2024-07-13T04:26:00Z">
        <w:r w:rsidR="00042DD8">
          <w:rPr>
            <w:szCs w:val="24"/>
          </w:rPr>
          <w:t>found no association between the categorical intensity of the section in which each event occurred and the regulation behavior that followed each event (</w:t>
        </w:r>
      </w:ins>
      <w:ins w:id="201" w:author="Billy Mitchell" w:date="2024-07-13T00:27:00Z" w16du:dateUtc="2024-07-13T04:27:00Z">
        <w:r w:rsidR="00042DD8" w:rsidRPr="00A73457">
          <w:rPr>
            <w:rFonts w:ascii="Calibri" w:hAnsi="Calibri" w:cs="Calibri"/>
            <w:i/>
            <w:iCs/>
            <w:szCs w:val="24"/>
          </w:rPr>
          <w:t>χ2</w:t>
        </w:r>
        <w:r w:rsidR="00042DD8" w:rsidRPr="00485060">
          <w:rPr>
            <w:szCs w:val="24"/>
          </w:rPr>
          <w:t>(</w:t>
        </w:r>
        <w:r w:rsidR="00042DD8">
          <w:rPr>
            <w:szCs w:val="24"/>
          </w:rPr>
          <w:t xml:space="preserve">1, </w:t>
        </w:r>
        <w:r w:rsidR="00042DD8" w:rsidRPr="0094060F">
          <w:rPr>
            <w:i/>
            <w:iCs/>
            <w:szCs w:val="24"/>
          </w:rPr>
          <w:t>N</w:t>
        </w:r>
        <w:r w:rsidR="00042DD8">
          <w:rPr>
            <w:szCs w:val="24"/>
          </w:rPr>
          <w:t xml:space="preserve"> = </w:t>
        </w:r>
      </w:ins>
      <w:ins w:id="202" w:author="Billy Mitchell" w:date="2024-07-13T00:28:00Z" w16du:dateUtc="2024-07-13T04:28:00Z">
        <w:r w:rsidR="00042DD8">
          <w:rPr>
            <w:szCs w:val="24"/>
          </w:rPr>
          <w:t>231</w:t>
        </w:r>
      </w:ins>
      <w:ins w:id="203" w:author="Billy Mitchell" w:date="2024-07-13T00:27:00Z" w16du:dateUtc="2024-07-13T04:27:00Z">
        <w:r w:rsidR="00042DD8" w:rsidRPr="00485060">
          <w:rPr>
            <w:szCs w:val="24"/>
          </w:rPr>
          <w:t>)</w:t>
        </w:r>
        <w:r w:rsidR="00042DD8">
          <w:rPr>
            <w:szCs w:val="24"/>
            <w:vertAlign w:val="superscript"/>
          </w:rPr>
          <w:t xml:space="preserve"> </w:t>
        </w:r>
        <w:r w:rsidR="00042DD8">
          <w:rPr>
            <w:szCs w:val="24"/>
          </w:rPr>
          <w:t>= 0.</w:t>
        </w:r>
      </w:ins>
      <w:ins w:id="204" w:author="Billy Mitchell" w:date="2024-07-13T00:28:00Z" w16du:dateUtc="2024-07-13T04:28:00Z">
        <w:r w:rsidR="00042DD8">
          <w:rPr>
            <w:szCs w:val="24"/>
          </w:rPr>
          <w:t>002</w:t>
        </w:r>
      </w:ins>
      <w:ins w:id="205" w:author="Billy Mitchell" w:date="2024-07-13T00:27:00Z" w16du:dateUtc="2024-07-13T04:27:00Z">
        <w:r w:rsidR="00042DD8" w:rsidRPr="00BE73D6">
          <w:rPr>
            <w:i/>
            <w:iCs/>
            <w:szCs w:val="24"/>
          </w:rPr>
          <w:t>, p</w:t>
        </w:r>
        <w:r w:rsidR="00042DD8">
          <w:rPr>
            <w:szCs w:val="24"/>
          </w:rPr>
          <w:t xml:space="preserve"> = </w:t>
        </w:r>
      </w:ins>
      <w:ins w:id="206" w:author="Billy Mitchell" w:date="2024-07-13T00:28:00Z" w16du:dateUtc="2024-07-13T04:28:00Z">
        <w:r w:rsidR="00042DD8">
          <w:rPr>
            <w:szCs w:val="24"/>
          </w:rPr>
          <w:t>0.964</w:t>
        </w:r>
      </w:ins>
      <w:ins w:id="207" w:author="Billy Mitchell" w:date="2024-07-13T00:26:00Z" w16du:dateUtc="2024-07-13T04:26:00Z">
        <w:r w:rsidR="00042DD8">
          <w:rPr>
            <w:szCs w:val="24"/>
          </w:rPr>
          <w:t>).</w:t>
        </w:r>
      </w:ins>
      <w:ins w:id="208" w:author="Billy Mitchell" w:date="2024-07-13T00:29:00Z" w16du:dateUtc="2024-07-13T04:29:00Z">
        <w:r w:rsidR="00042DD8">
          <w:rPr>
            <w:szCs w:val="24"/>
          </w:rPr>
          <w:t xml:space="preserve"> Among events in low-intensity sections, forty per</w:t>
        </w:r>
      </w:ins>
      <w:ins w:id="209" w:author="Billy Mitchell" w:date="2024-07-13T00:30:00Z" w16du:dateUtc="2024-07-13T04:30:00Z">
        <w:r w:rsidR="00042DD8">
          <w:rPr>
            <w:szCs w:val="24"/>
          </w:rPr>
          <w:t>cent (40%) were regulated via reappraisal and sixty percent (60%) were regulated via distraction and among high-intensity section events, 42.7% of events were regulated via reappraisal and 57.3</w:t>
        </w:r>
      </w:ins>
      <w:ins w:id="210" w:author="Billy Mitchell" w:date="2024-07-13T00:31:00Z" w16du:dateUtc="2024-07-13T04:31:00Z">
        <w:r w:rsidR="00042DD8">
          <w:rPr>
            <w:szCs w:val="24"/>
          </w:rPr>
          <w:t>% of events were regulated via distraction. Although</w:t>
        </w:r>
      </w:ins>
      <w:ins w:id="211" w:author="Billy Mitchell" w:date="2024-07-13T00:32:00Z" w16du:dateUtc="2024-07-13T04:32:00Z">
        <w:r w:rsidR="00042DD8">
          <w:rPr>
            <w:szCs w:val="24"/>
          </w:rPr>
          <w:t xml:space="preserve"> this approach is low resolution, it at least suggests that this null relationship isn’t simply </w:t>
        </w:r>
      </w:ins>
      <w:ins w:id="212" w:author="Billy Mitchell" w:date="2024-07-13T00:33:00Z" w16du:dateUtc="2024-07-13T04:33:00Z">
        <w:r w:rsidR="00042DD8">
          <w:rPr>
            <w:szCs w:val="24"/>
          </w:rPr>
          <w:t>because our predictor (i.e., self-reported emotion intensity)</w:t>
        </w:r>
      </w:ins>
      <w:ins w:id="213" w:author="Billy Mitchell" w:date="2024-07-23T14:15:00Z" w16du:dateUtc="2024-07-23T18:15:00Z">
        <w:r w:rsidR="00A10F00">
          <w:rPr>
            <w:szCs w:val="24"/>
          </w:rPr>
          <w:t xml:space="preserve"> is a product of, rather than a precursor to, self-regulation</w:t>
        </w:r>
      </w:ins>
      <w:ins w:id="214" w:author="Billy Mitchell" w:date="2024-07-13T00:33:00Z" w16du:dateUtc="2024-07-13T04:33:00Z">
        <w:r w:rsidR="00042DD8">
          <w:rPr>
            <w:szCs w:val="24"/>
          </w:rPr>
          <w:t>.</w:t>
        </w:r>
      </w:ins>
      <w:ins w:id="215" w:author="Billy Mitchell" w:date="2024-07-13T00:32:00Z" w16du:dateUtc="2024-07-13T04:32:00Z">
        <w:r w:rsidR="00042DD8">
          <w:rPr>
            <w:szCs w:val="24"/>
          </w:rPr>
          <w:t xml:space="preserve"> </w:t>
        </w:r>
      </w:ins>
    </w:p>
    <w:p w14:paraId="245DDEE9" w14:textId="1EE14813" w:rsidR="00CB06CC" w:rsidRDefault="007335E6" w:rsidP="00710F71">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9D7878">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w:t>
      </w:r>
      <w:proofErr w:type="spellStart"/>
      <w:r w:rsidR="000E4249" w:rsidRPr="000E4249">
        <w:t>Sheppes</w:t>
      </w:r>
      <w:proofErr w:type="spellEnd"/>
      <w:r w:rsidR="000E4249" w:rsidRPr="000E4249">
        <w:t xml:space="preserve"> et al., 2011)</w:t>
      </w:r>
      <w:r>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w:t>
      </w:r>
      <w:r w:rsidRPr="008C7178">
        <w:rPr>
          <w:szCs w:val="24"/>
        </w:rPr>
        <w:lastRenderedPageBreak/>
        <w:t>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 xml:space="preserve">. </w:t>
      </w:r>
      <w:r>
        <w:rPr>
          <w:szCs w:val="24"/>
        </w:rPr>
        <w:t xml:space="preserve">In other words, each standard deviation unit increase in emotional intensity yielded a -0.28 standard deviation decrease in the reported </w:t>
      </w:r>
      <w:r w:rsidR="00CA33B1">
        <w:rPr>
          <w:szCs w:val="24"/>
        </w:rPr>
        <w:t>effectiveness</w:t>
      </w:r>
      <w:r>
        <w:rPr>
          <w:szCs w:val="24"/>
        </w:rPr>
        <w:t xml:space="preserve"> of distraction, but not reappraisal, as an </w:t>
      </w:r>
      <w:r w:rsidR="006021D3">
        <w:rPr>
          <w:szCs w:val="24"/>
        </w:rPr>
        <w:t>ER</w:t>
      </w:r>
      <w:r>
        <w:rPr>
          <w:szCs w:val="24"/>
        </w:rPr>
        <w:t xml:space="preserve"> strategy. Though the extant literature from comparable lab studies should motivate us to expect the efficacy of distraction to increase and reappraisal to decrease as affective intensity increases, </w:t>
      </w:r>
      <w:r w:rsidRPr="008C7178">
        <w:rPr>
          <w:szCs w:val="24"/>
        </w:rPr>
        <w:t xml:space="preserve">our data </w:t>
      </w:r>
      <w:r>
        <w:rPr>
          <w:szCs w:val="24"/>
        </w:rPr>
        <w:t xml:space="preserve">seems to document a deviation from this pattern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 xml:space="preserve">g: distraction appeared to be less </w:t>
      </w:r>
      <w:r w:rsidR="00EC2B97">
        <w:rPr>
          <w:szCs w:val="24"/>
        </w:rPr>
        <w:t>–</w:t>
      </w:r>
      <w:r>
        <w:rPr>
          <w:szCs w:val="24"/>
        </w:rPr>
        <w:t xml:space="preserve"> not more </w:t>
      </w:r>
      <w:r w:rsidR="00EC2B97">
        <w:rPr>
          <w:szCs w:val="24"/>
        </w:rPr>
        <w:t>–</w:t>
      </w:r>
      <w:r>
        <w:rPr>
          <w:szCs w:val="24"/>
        </w:rPr>
        <w:t xml:space="preserve"> successful as affective intensity increased.</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5F906E6B" w14:textId="116C0490" w:rsidR="008126E0" w:rsidRDefault="00C4054F" w:rsidP="002C6E4D">
      <w:pPr>
        <w:spacing w:after="0" w:line="480" w:lineRule="auto"/>
        <w:ind w:left="0" w:firstLine="720"/>
        <w:rPr>
          <w:szCs w:val="24"/>
        </w:rPr>
      </w:pPr>
      <w:ins w:id="216" w:author="Billy Mitchell" w:date="2024-07-23T14:44:00Z" w16du:dateUtc="2024-07-23T18:44:00Z">
        <w:r>
          <w:rPr>
            <w:szCs w:val="24"/>
          </w:rPr>
          <w:t>A</w:t>
        </w:r>
      </w:ins>
      <w:del w:id="217" w:author="Billy Mitchell" w:date="2024-07-23T14:44:00Z" w16du:dateUtc="2024-07-23T18:44:00Z">
        <w:r w:rsidR="004F39AA" w:rsidDel="00C4054F">
          <w:rPr>
            <w:szCs w:val="24"/>
          </w:rPr>
          <w:delText>Hypothesized models across</w:delText>
        </w:r>
        <w:r w:rsidR="002C6E4D" w:rsidDel="00C4054F">
          <w:rPr>
            <w:szCs w:val="24"/>
          </w:rPr>
          <w:delText xml:space="preserve"> </w:delText>
        </w:r>
        <w:r w:rsidR="004F39AA" w:rsidDel="00C4054F">
          <w:rPr>
            <w:szCs w:val="24"/>
          </w:rPr>
          <w:delText>a</w:delText>
        </w:r>
      </w:del>
      <w:r w:rsidR="004F39AA">
        <w:rPr>
          <w:szCs w:val="24"/>
        </w:rPr>
        <w:t xml:space="preserve">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w:t>
      </w:r>
      <w:del w:id="218" w:author="Billy Mitchell" w:date="2024-07-23T14:45:00Z" w16du:dateUtc="2024-07-23T18:45:00Z">
        <w:r w:rsidR="00500583" w:rsidDel="00C4054F">
          <w:rPr>
            <w:szCs w:val="24"/>
          </w:rPr>
          <w:delText>,</w:delText>
        </w:r>
      </w:del>
      <w:r w:rsidR="00500583">
        <w:rPr>
          <w:szCs w:val="24"/>
        </w:rPr>
        <w:t xml:space="preserve">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sidR="004F39AA">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w:t>
      </w:r>
      <w:ins w:id="219" w:author="Billy Mitchell" w:date="2024-07-23T14:54:00Z" w16du:dateUtc="2024-07-23T18:54:00Z">
        <w:r w:rsidR="00900636">
          <w:rPr>
            <w:szCs w:val="24"/>
          </w:rPr>
          <w:t xml:space="preserve">, and that distraction may have been less successful at higher intensities </w:t>
        </w:r>
        <w:r w:rsidR="00900636">
          <w:rPr>
            <w:szCs w:val="24"/>
          </w:rPr>
          <w:lastRenderedPageBreak/>
          <w:t>than expected</w:t>
        </w:r>
      </w:ins>
      <w:r w:rsidR="0000303C">
        <w:rPr>
          <w:szCs w:val="24"/>
        </w:rPr>
        <w:t xml:space="preserve">. </w:t>
      </w:r>
      <w:ins w:id="220" w:author="Billy Mitchell" w:date="2024-07-23T14:51:00Z" w16du:dateUtc="2024-07-23T18:51:00Z">
        <w:r w:rsidR="00900636">
          <w:rPr>
            <w:szCs w:val="24"/>
          </w:rPr>
          <w:t>However, lack of experimental control obscured what intensity represented</w:t>
        </w:r>
      </w:ins>
      <w:ins w:id="221" w:author="Billy Mitchell" w:date="2024-07-23T14:52:00Z" w16du:dateUtc="2024-07-23T18:52:00Z">
        <w:r w:rsidR="00900636">
          <w:rPr>
            <w:szCs w:val="24"/>
          </w:rPr>
          <w:t xml:space="preserve"> in this context and there are a least a few plausible interpretations regarding what this null effect represents. </w:t>
        </w:r>
      </w:ins>
      <w:del w:id="222" w:author="Billy Mitchell" w:date="2024-06-03T13:09:00Z" w16du:dateUtc="2024-06-03T17:09:00Z">
        <w:r w:rsidR="00861E10" w:rsidDel="00393F57">
          <w:rPr>
            <w:szCs w:val="24"/>
          </w:rPr>
          <w:pgNum/>
        </w:r>
        <w:r w:rsidR="00861E10" w:rsidDel="00393F57">
          <w:rPr>
            <w:szCs w:val="24"/>
          </w:rPr>
          <w:delText>ilm</w:delText>
        </w:r>
      </w:del>
      <w:del w:id="223" w:author="Billy Mitchell" w:date="2024-07-23T14:51:00Z" w16du:dateUtc="2024-07-23T18:51:00Z">
        <w:r w:rsidR="004F39AA" w:rsidDel="00900636">
          <w:rPr>
            <w:szCs w:val="24"/>
          </w:rPr>
          <w:delText xml:space="preserve"> </w:delText>
        </w:r>
      </w:del>
      <w:ins w:id="224" w:author="Billy Mitchell" w:date="2024-07-23T14:55:00Z" w16du:dateUtc="2024-07-23T18:55:00Z">
        <w:r w:rsidR="00900636">
          <w:rPr>
            <w:szCs w:val="24"/>
          </w:rPr>
          <w:t xml:space="preserve"> We</w:t>
        </w:r>
      </w:ins>
      <w:ins w:id="225" w:author="Billy Mitchell" w:date="2024-07-23T14:56:00Z" w16du:dateUtc="2024-07-23T18:56:00Z">
        <w:r w:rsidR="00900636">
          <w:rPr>
            <w:szCs w:val="24"/>
          </w:rPr>
          <w:t xml:space="preserve"> hypothesized that</w:t>
        </w:r>
      </w:ins>
      <w:ins w:id="226" w:author="Billy Mitchell" w:date="2024-07-23T14:55:00Z" w16du:dateUtc="2024-07-23T18:55:00Z">
        <w:r w:rsidR="00900636">
          <w:rPr>
            <w:szCs w:val="24"/>
          </w:rPr>
          <w:t xml:space="preserve"> this null effect</w:t>
        </w:r>
      </w:ins>
      <w:ins w:id="227" w:author="Billy Mitchell" w:date="2024-07-23T14:57:00Z" w16du:dateUtc="2024-07-23T18:57:00Z">
        <w:r w:rsidR="00900636">
          <w:rPr>
            <w:szCs w:val="24"/>
          </w:rPr>
          <w:t xml:space="preserve"> and the regulation success results</w:t>
        </w:r>
      </w:ins>
      <w:ins w:id="228" w:author="Billy Mitchell" w:date="2024-07-23T14:56:00Z" w16du:dateUtc="2024-07-23T18:56:00Z">
        <w:r w:rsidR="00900636">
          <w:rPr>
            <w:szCs w:val="24"/>
          </w:rPr>
          <w:t xml:space="preserve"> might be </w:t>
        </w:r>
      </w:ins>
      <w:ins w:id="229" w:author="Billy Mitchell" w:date="2024-07-23T14:55:00Z" w16du:dateUtc="2024-07-23T18:55:00Z">
        <w:r w:rsidR="00900636">
          <w:rPr>
            <w:szCs w:val="24"/>
          </w:rPr>
          <w:t>a product of this co</w:t>
        </w:r>
      </w:ins>
      <w:ins w:id="230" w:author="Billy Mitchell" w:date="2024-07-23T14:56:00Z" w16du:dateUtc="2024-07-23T18:56:00Z">
        <w:r w:rsidR="00900636">
          <w:rPr>
            <w:szCs w:val="24"/>
          </w:rPr>
          <w:t>mplex, multimodal context</w:t>
        </w:r>
      </w:ins>
      <w:ins w:id="231" w:author="Billy Mitchell" w:date="2024-07-23T14:57:00Z" w16du:dateUtc="2024-07-23T18:57:00Z">
        <w:r w:rsidR="00900636">
          <w:rPr>
            <w:szCs w:val="24"/>
          </w:rPr>
          <w:t xml:space="preserve">. </w:t>
        </w:r>
      </w:ins>
      <w:del w:id="232" w:author="Billy Mitchell" w:date="2024-07-23T14:57:00Z" w16du:dateUtc="2024-07-23T18:57:00Z">
        <w:r w:rsidR="004F39AA" w:rsidDel="00900636">
          <w:rPr>
            <w:szCs w:val="24"/>
          </w:rPr>
          <w:delText>lack of an effect may be due to distraction being less successful than hypothesized in this complex, multimodal experience</w:delText>
        </w:r>
      </w:del>
      <w:del w:id="233" w:author="Billy Mitchell" w:date="2024-07-23T14:52:00Z" w16du:dateUtc="2024-07-23T18:52:00Z">
        <w:r w:rsidR="004F39AA" w:rsidDel="00900636">
          <w:rPr>
            <w:szCs w:val="24"/>
          </w:rPr>
          <w:delText>.</w:delText>
        </w:r>
        <w:r w:rsidR="00B720B2" w:rsidRPr="008C7178" w:rsidDel="00900636">
          <w:rPr>
            <w:szCs w:val="24"/>
          </w:rPr>
          <w:delText xml:space="preserve"> </w:delText>
        </w:r>
      </w:del>
      <w:r w:rsidR="0000303C">
        <w:rPr>
          <w:szCs w:val="24"/>
        </w:rPr>
        <w:t>As such, w</w:t>
      </w:r>
      <w:r w:rsidR="002C6E4D">
        <w:rPr>
          <w:szCs w:val="24"/>
        </w:rPr>
        <w:t xml:space="preserve">e </w:t>
      </w:r>
      <w:r w:rsidR="0000303C">
        <w:rPr>
          <w:szCs w:val="24"/>
        </w:rPr>
        <w:t>theorized</w:t>
      </w:r>
      <w:r w:rsidR="002C6E4D">
        <w:rPr>
          <w:szCs w:val="24"/>
        </w:rPr>
        <w:t xml:space="preserve"> that participants exposed to similar information outside of the complex, multimodal environment would likely still demonstrate </w:t>
      </w:r>
      <w:r w:rsidR="006021D3">
        <w:rPr>
          <w:szCs w:val="24"/>
        </w:rPr>
        <w:t>ER</w:t>
      </w:r>
      <w:del w:id="234" w:author="Billy Mitchell" w:date="2024-07-23T15:01:00Z" w16du:dateUtc="2024-07-23T19:01:00Z">
        <w:r w:rsidR="002C6E4D" w:rsidDel="008864BD">
          <w:rPr>
            <w:szCs w:val="24"/>
          </w:rPr>
          <w:delText xml:space="preserve"> </w:delText>
        </w:r>
        <w:r w:rsidR="00131503" w:rsidDel="008864BD">
          <w:rPr>
            <w:szCs w:val="24"/>
          </w:rPr>
          <w:delText>usage</w:delText>
        </w:r>
      </w:del>
      <w:r w:rsidR="002C6E4D">
        <w:rPr>
          <w:szCs w:val="24"/>
        </w:rPr>
        <w:t xml:space="preserve"> patterns in line with the extant literature.</w:t>
      </w:r>
      <w:r w:rsidR="00804B41">
        <w:rPr>
          <w:szCs w:val="24"/>
        </w:rPr>
        <w:t xml:space="preserve"> We </w:t>
      </w:r>
      <w:del w:id="235" w:author="Billy Mitchell" w:date="2024-07-23T14:58:00Z" w16du:dateUtc="2024-07-23T18:58:00Z">
        <w:r w:rsidR="00804B41" w:rsidDel="00900636">
          <w:rPr>
            <w:szCs w:val="24"/>
          </w:rPr>
          <w:delText>hypothesized th</w:delText>
        </w:r>
        <w:r w:rsidR="002B4BE0" w:rsidDel="00900636">
          <w:rPr>
            <w:szCs w:val="24"/>
          </w:rPr>
          <w:delText xml:space="preserve">at </w:delText>
        </w:r>
      </w:del>
      <w:r w:rsidR="00562C94">
        <w:rPr>
          <w:szCs w:val="24"/>
        </w:rPr>
        <w:t>generat</w:t>
      </w:r>
      <w:ins w:id="236" w:author="Billy Mitchell" w:date="2024-07-23T14:58:00Z" w16du:dateUtc="2024-07-23T18:58:00Z">
        <w:r w:rsidR="00900636">
          <w:rPr>
            <w:szCs w:val="24"/>
          </w:rPr>
          <w:t>ed</w:t>
        </w:r>
      </w:ins>
      <w:del w:id="237" w:author="Billy Mitchell" w:date="2024-07-23T14:58:00Z" w16du:dateUtc="2024-07-23T18:58:00Z">
        <w:r w:rsidR="00562C94" w:rsidDel="00900636">
          <w:rPr>
            <w:szCs w:val="24"/>
          </w:rPr>
          <w:delText>ing</w:delText>
        </w:r>
      </w:del>
      <w:r w:rsidR="00562C94">
        <w:rPr>
          <w:szCs w:val="24"/>
        </w:rPr>
        <w:t xml:space="preserve">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A632A5">
        <w:rPr>
          <w:szCs w:val="24"/>
        </w:rPr>
        <w:t xml:space="preserve"> and </w:t>
      </w:r>
      <w:proofErr w:type="spellStart"/>
      <w:r w:rsidR="00A632A5">
        <w:rPr>
          <w:szCs w:val="24"/>
        </w:rPr>
        <w:t>ask</w:t>
      </w:r>
      <w:ins w:id="238" w:author="Billy Mitchell" w:date="2024-07-23T14:58:00Z" w16du:dateUtc="2024-07-23T18:58:00Z">
        <w:r w:rsidR="00900636">
          <w:rPr>
            <w:szCs w:val="24"/>
          </w:rPr>
          <w:t>ed</w:t>
        </w:r>
      </w:ins>
      <w:del w:id="239" w:author="Billy Mitchell" w:date="2024-07-23T14:58:00Z" w16du:dateUtc="2024-07-23T18:58:00Z">
        <w:r w:rsidR="00A632A5" w:rsidDel="00900636">
          <w:rPr>
            <w:szCs w:val="24"/>
          </w:rPr>
          <w:delText xml:space="preserve">ing </w:delText>
        </w:r>
      </w:del>
      <w:r w:rsidR="00A632A5">
        <w:rPr>
          <w:szCs w:val="24"/>
        </w:rPr>
        <w:t>participants</w:t>
      </w:r>
      <w:proofErr w:type="spellEnd"/>
      <w:r w:rsidR="00A632A5">
        <w:rPr>
          <w:szCs w:val="24"/>
        </w:rPr>
        <w:t xml:space="preserve"> to simulate or forecast how they might self-regulate</w:t>
      </w:r>
      <w:ins w:id="240" w:author="Billy Mitchell" w:date="2024-07-23T15:02:00Z" w16du:dateUtc="2024-07-23T19:02:00Z">
        <w:r w:rsidR="008864BD">
          <w:rPr>
            <w:szCs w:val="24"/>
          </w:rPr>
          <w:t xml:space="preserve"> in the same circumstance</w:t>
        </w:r>
      </w:ins>
      <w:del w:id="241" w:author="Billy Mitchell" w:date="2024-07-23T14:59:00Z" w16du:dateUtc="2024-07-23T18:59:00Z">
        <w:r w:rsidR="00A632A5" w:rsidDel="00900636">
          <w:rPr>
            <w:szCs w:val="24"/>
          </w:rPr>
          <w:delText xml:space="preserve"> </w:delText>
        </w:r>
        <w:r w:rsidR="00562C94" w:rsidDel="00900636">
          <w:rPr>
            <w:szCs w:val="24"/>
          </w:rPr>
          <w:delText>w</w:delText>
        </w:r>
        <w:r w:rsidR="002B4BE0" w:rsidDel="00900636">
          <w:rPr>
            <w:szCs w:val="24"/>
          </w:rPr>
          <w:delText xml:space="preserve">ould </w:delText>
        </w:r>
        <w:r w:rsidR="00562C94" w:rsidDel="00900636">
          <w:rPr>
            <w:szCs w:val="24"/>
          </w:rPr>
          <w:delText>reproduce the</w:delText>
        </w:r>
        <w:r w:rsidR="002B4BE0" w:rsidDel="00900636">
          <w:rPr>
            <w:szCs w:val="24"/>
          </w:rPr>
          <w:delText xml:space="preserve"> positive association between the emotional intensity of an experience and the frequency of choosing disengagement over engagement regulation strategies</w:delText>
        </w:r>
      </w:del>
      <w:r w:rsidR="002B4BE0">
        <w:rPr>
          <w:szCs w:val="24"/>
        </w:rPr>
        <w:t xml:space="preserve">. </w:t>
      </w:r>
      <w:ins w:id="242" w:author="Billy Mitchell" w:date="2024-07-23T15:02:00Z" w16du:dateUtc="2024-07-23T19:02:00Z">
        <w:r w:rsidR="008864BD">
          <w:rPr>
            <w:szCs w:val="24"/>
          </w:rPr>
          <w:t>This decontextualized manipulation of emotional exp</w:t>
        </w:r>
      </w:ins>
      <w:ins w:id="243" w:author="Billy Mitchell" w:date="2024-07-23T15:03:00Z" w16du:dateUtc="2024-07-23T19:03:00Z">
        <w:r w:rsidR="008864BD">
          <w:rPr>
            <w:szCs w:val="24"/>
          </w:rPr>
          <w:t xml:space="preserve">eriences more closely mirrors the design of a stimulus-response paradigm while retaining </w:t>
        </w:r>
      </w:ins>
      <w:ins w:id="244" w:author="Billy Mitchell" w:date="2024-07-23T15:04:00Z" w16du:dateUtc="2024-07-23T19:04:00Z">
        <w:r w:rsidR="008864BD">
          <w:rPr>
            <w:szCs w:val="24"/>
          </w:rPr>
          <w:t>much</w:t>
        </w:r>
      </w:ins>
      <w:ins w:id="245" w:author="Billy Mitchell" w:date="2024-07-23T15:03:00Z" w16du:dateUtc="2024-07-23T19:03:00Z">
        <w:r w:rsidR="008864BD">
          <w:rPr>
            <w:szCs w:val="24"/>
          </w:rPr>
          <w:t xml:space="preserve"> of the same content as the haunted house.</w:t>
        </w:r>
      </w:ins>
    </w:p>
    <w:p w14:paraId="2E7F39AA" w14:textId="108A602F"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r w:rsidR="00B7719A">
        <w:rPr>
          <w:szCs w:val="24"/>
        </w:rPr>
        <w:t>w</w:t>
      </w:r>
      <w:r>
        <w:rPr>
          <w:szCs w:val="24"/>
        </w:rPr>
        <w:t xml:space="preserve">e </w:t>
      </w:r>
      <w:r w:rsidR="00D326AE">
        <w:rPr>
          <w:szCs w:val="24"/>
        </w:rPr>
        <w:t>had</w:t>
      </w:r>
      <w:r>
        <w:rPr>
          <w:szCs w:val="24"/>
        </w:rPr>
        <w:t xml:space="preserve"> access to the </w:t>
      </w:r>
      <w:r w:rsidR="00183114">
        <w:rPr>
          <w:szCs w:val="24"/>
        </w:rPr>
        <w:t xml:space="preserve">descriptive </w:t>
      </w:r>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there is a difference between</w:t>
      </w:r>
      <w:r w:rsidR="00C21522">
        <w:rPr>
          <w:szCs w:val="24"/>
        </w:rPr>
        <w:t xml:space="preserve"> participants </w:t>
      </w:r>
      <w:r w:rsidR="00183114">
        <w:rPr>
          <w:szCs w:val="24"/>
        </w:rPr>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 xml:space="preserve">further emphasize the complications that </w:t>
      </w:r>
      <w:r w:rsidR="00183114">
        <w:rPr>
          <w:szCs w:val="24"/>
        </w:rPr>
        <w:t>dynamic</w:t>
      </w:r>
      <w:r w:rsidR="00C21522">
        <w:rPr>
          <w:szCs w:val="24"/>
        </w:rPr>
        <w:t xml:space="preserve">, multimodal contexts introduce to the </w:t>
      </w:r>
      <w:r w:rsidR="006021D3">
        <w:rPr>
          <w:szCs w:val="24"/>
        </w:rPr>
        <w:t>ER</w:t>
      </w:r>
      <w:r w:rsidR="00C21522">
        <w:rPr>
          <w:szCs w:val="24"/>
        </w:rPr>
        <w:t xml:space="preserve"> space. I</w:t>
      </w:r>
      <w:r>
        <w:rPr>
          <w:szCs w:val="24"/>
        </w:rPr>
        <w:t>n</w:t>
      </w:r>
      <w:r w:rsidR="00245CC6">
        <w:rPr>
          <w:szCs w:val="24"/>
        </w:rPr>
        <w:t xml:space="preserve"> Study</w:t>
      </w:r>
      <w:r>
        <w:rPr>
          <w:szCs w:val="24"/>
        </w:rPr>
        <w:t xml:space="preserve"> 2, a novel set of participants were presented with information about</w:t>
      </w:r>
      <w:r w:rsidR="00B7719A">
        <w:rPr>
          <w:szCs w:val="24"/>
        </w:rPr>
        <w:t xml:space="preserve"> the</w:t>
      </w:r>
      <w:r>
        <w:rPr>
          <w:szCs w:val="24"/>
        </w:rPr>
        <w:t xml:space="preserve"> events</w:t>
      </w:r>
      <w:r w:rsidR="00B7719A">
        <w:rPr>
          <w:szCs w:val="24"/>
        </w:rPr>
        <w:t xml:space="preserve"> that motivated </w:t>
      </w:r>
      <w:r w:rsidR="006021D3">
        <w:rPr>
          <w:szCs w:val="24"/>
        </w:rPr>
        <w:t>ER</w:t>
      </w:r>
      <w:r w:rsidR="00B7719A">
        <w:rPr>
          <w:szCs w:val="24"/>
        </w:rPr>
        <w:t xml:space="preserve"> </w:t>
      </w:r>
      <w:r>
        <w:rPr>
          <w:szCs w:val="24"/>
        </w:rPr>
        <w:t>reported by p</w:t>
      </w:r>
      <w:r w:rsidR="005F2875">
        <w:rPr>
          <w:szCs w:val="24"/>
        </w:rPr>
        <w:t>reliminary study</w:t>
      </w:r>
      <w:r>
        <w:rPr>
          <w:szCs w:val="24"/>
        </w:rPr>
        <w:t xml:space="preserve"> participants</w:t>
      </w:r>
      <w:r w:rsidR="00804B41">
        <w:rPr>
          <w:szCs w:val="24"/>
        </w:rPr>
        <w:t xml:space="preserve"> (</w:t>
      </w:r>
      <w:r w:rsidR="00EC3FBC">
        <w:rPr>
          <w:szCs w:val="24"/>
        </w:rPr>
        <w:t>events available within OSF repository</w:t>
      </w:r>
      <w:r w:rsidR="00B7719A">
        <w:rPr>
          <w:szCs w:val="24"/>
        </w:rPr>
        <w:t xml:space="preserve">), but not the regulatory behaviors participants used, </w:t>
      </w:r>
      <w:r>
        <w:rPr>
          <w:szCs w:val="24"/>
        </w:rPr>
        <w:t xml:space="preserve">and asked to </w:t>
      </w:r>
      <w:r w:rsidR="00F720C7">
        <w:rPr>
          <w:szCs w:val="24"/>
        </w:rPr>
        <w:lastRenderedPageBreak/>
        <w:t>predict</w:t>
      </w:r>
      <w:r>
        <w:rPr>
          <w:szCs w:val="24"/>
        </w:rPr>
        <w:t xml:space="preserve"> </w:t>
      </w:r>
      <w:r w:rsidR="00F720C7">
        <w:rPr>
          <w:szCs w:val="24"/>
        </w:rPr>
        <w:t xml:space="preserve">which </w:t>
      </w:r>
      <w:r>
        <w:rPr>
          <w:szCs w:val="24"/>
        </w:rPr>
        <w:t xml:space="preserve">regulation strategy </w:t>
      </w:r>
      <w:r w:rsidR="00F720C7">
        <w:rPr>
          <w:szCs w:val="24"/>
        </w:rPr>
        <w:t xml:space="preserve">they would </w:t>
      </w:r>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w:t>
      </w:r>
      <w:r w:rsidRPr="00BE73D6">
        <w:rPr>
          <w:i/>
          <w:iCs/>
          <w:szCs w:val="24"/>
        </w:rPr>
        <w:t>range</w:t>
      </w:r>
      <w:r w:rsidRPr="008C7178">
        <w:rPr>
          <w:szCs w:val="24"/>
        </w:rPr>
        <w:t xml:space="preserve"> = 18 -75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627DB3">
        <w:rPr>
          <w:i/>
          <w:szCs w:val="24"/>
        </w:rPr>
        <w:t xml:space="preserve"> </w:t>
      </w:r>
      <w:r w:rsidRPr="008C7178">
        <w:rPr>
          <w:i/>
          <w:szCs w:val="24"/>
          <w:vertAlign w:val="subscript"/>
        </w:rPr>
        <w:t>age</w:t>
      </w:r>
      <w:r w:rsidRPr="008C7178">
        <w:rPr>
          <w:szCs w:val="24"/>
        </w:rPr>
        <w:t xml:space="preserve"> = 14.31 </w:t>
      </w:r>
      <w:proofErr w:type="spellStart"/>
      <w:r w:rsidRPr="008C7178">
        <w:rPr>
          <w:szCs w:val="24"/>
        </w:rPr>
        <w:t>yrs</w:t>
      </w:r>
      <w:proofErr w:type="spellEnd"/>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 xml:space="preserve">via </w:t>
      </w:r>
      <w:r w:rsidR="005E2671" w:rsidRPr="00231B74">
        <w:rPr>
          <w:i/>
          <w:iCs/>
          <w:szCs w:val="24"/>
          <w:rPrChange w:id="246" w:author="Billy Mitchell" w:date="2024-06-03T13:13:00Z" w16du:dateUtc="2024-06-03T17:13:00Z">
            <w:rPr>
              <w:szCs w:val="24"/>
            </w:rPr>
          </w:rPrChange>
        </w:rPr>
        <w:t xml:space="preserve">a priori </w:t>
      </w:r>
      <w:r w:rsidR="005E2671">
        <w:rPr>
          <w:szCs w:val="24"/>
        </w:rPr>
        <w:t>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xml:space="preserve">= 9), and scoring a Q </w:t>
      </w:r>
      <w:proofErr w:type="spellStart"/>
      <w:r w:rsidRPr="008C7178">
        <w:rPr>
          <w:szCs w:val="24"/>
        </w:rPr>
        <w:t>Recaptcha</w:t>
      </w:r>
      <w:proofErr w:type="spellEnd"/>
      <w:r w:rsidRPr="008C7178">
        <w:rPr>
          <w:szCs w:val="24"/>
        </w:rPr>
        <w:t xml:space="preserve"> Score lower than 0.7, indicating significant bot activity (</w:t>
      </w:r>
      <w:r w:rsidRPr="00BE73D6">
        <w:rPr>
          <w:i/>
          <w:iCs/>
          <w:szCs w:val="24"/>
        </w:rPr>
        <w:t>n</w:t>
      </w:r>
      <w:r w:rsidRPr="008C7178">
        <w:rPr>
          <w:szCs w:val="24"/>
        </w:rPr>
        <w:t xml:space="preserve"> = 2). Participants were paid at a rate of $10.25/hr. </w:t>
      </w:r>
    </w:p>
    <w:p w14:paraId="1FAB05EF" w14:textId="46EF41AE" w:rsidR="00EB6E76" w:rsidRPr="00EB6E76" w:rsidRDefault="00B720B2" w:rsidP="008864BD">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w:t>
      </w:r>
      <w:proofErr w:type="spellStart"/>
      <w:r w:rsidRPr="008C7178">
        <w:rPr>
          <w:szCs w:val="24"/>
        </w:rPr>
        <w:t>valenced</w:t>
      </w:r>
      <w:proofErr w:type="spellEnd"/>
      <w:r w:rsidRPr="008C7178">
        <w:rPr>
          <w:szCs w:val="24"/>
        </w:rPr>
        <w:t xml:space="preserve">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w:t>
      </w:r>
      <w:r w:rsidRPr="008C7178">
        <w:rPr>
          <w:szCs w:val="24"/>
        </w:rPr>
        <w:lastRenderedPageBreak/>
        <w:t xml:space="preserve">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proofErr w:type="gramStart"/>
      <w:r w:rsidR="00D729E1" w:rsidRPr="00D729E1">
        <w:rPr>
          <w:szCs w:val="24"/>
        </w:rPr>
        <w:t>mak</w:t>
      </w:r>
      <w:r w:rsidR="00D729E1">
        <w:rPr>
          <w:szCs w:val="24"/>
        </w:rPr>
        <w:t>ing</w:t>
      </w:r>
      <w:r w:rsidR="00D729E1" w:rsidRPr="00D729E1">
        <w:rPr>
          <w:szCs w:val="24"/>
        </w:rPr>
        <w:t xml:space="preserve"> an effort</w:t>
      </w:r>
      <w:proofErr w:type="gramEnd"/>
      <w:r w:rsidR="00D729E1" w:rsidRPr="00D729E1">
        <w:rPr>
          <w:szCs w:val="24"/>
        </w:rPr>
        <w:t xml:space="preserve">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w:t>
      </w:r>
      <w:r w:rsidR="00793BCC">
        <w:rPr>
          <w:szCs w:val="24"/>
        </w:rPr>
        <w:lastRenderedPageBreak/>
        <w:t xml:space="preserve">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v:textbox>
                </v:shape>
                <w10:wrap type="square"/>
              </v:group>
            </w:pict>
          </mc:Fallback>
        </mc:AlternateContent>
      </w:r>
      <w:r w:rsidRPr="008C7178">
        <w:rPr>
          <w:szCs w:val="24"/>
        </w:rPr>
        <w:t>completed individual difference measures</w:t>
      </w:r>
      <w:r w:rsidR="00793BCC">
        <w:rPr>
          <w:szCs w:val="24"/>
        </w:rPr>
        <w:t>, including the Emotion 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r w:rsidR="00AA18EC" w:rsidRPr="00AA18EC">
        <w:rPr>
          <w:i/>
          <w:iCs/>
          <w:szCs w:val="24"/>
        </w:rPr>
        <w:t>median</w:t>
      </w:r>
      <w:r w:rsidR="009F52D2">
        <w:rPr>
          <w:szCs w:val="24"/>
        </w:rPr>
        <w:t xml:space="preserve"> = 31.5 minutes, </w:t>
      </w:r>
      <w:proofErr w:type="spellStart"/>
      <w:r w:rsidR="009F52D2" w:rsidRPr="00BE73D6">
        <w:rPr>
          <w:i/>
          <w:iCs/>
          <w:szCs w:val="24"/>
        </w:rPr>
        <w:t>sd</w:t>
      </w:r>
      <w:proofErr w:type="spellEnd"/>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5038765C"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9D7878">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Pr="008C7178">
        <w:rPr>
          <w:szCs w:val="24"/>
        </w:rPr>
        <w:t xml:space="preserve"> in R </w:t>
      </w:r>
      <w:r w:rsidR="0047236C">
        <w:rPr>
          <w:szCs w:val="24"/>
        </w:rPr>
        <w:fldChar w:fldCharType="begin"/>
      </w:r>
      <w:r w:rsidR="009D7878">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w:t>
      </w:r>
      <w:r w:rsidR="00FB528A">
        <w:rPr>
          <w:szCs w:val="24"/>
        </w:rPr>
        <w:lastRenderedPageBreak/>
        <w:t xml:space="preserve">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5B5AB2CB"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t>
      </w:r>
      <w:proofErr w:type="gramStart"/>
      <w:r w:rsidR="00525080">
        <w:rPr>
          <w:bCs/>
          <w:szCs w:val="24"/>
        </w:rPr>
        <w:t>would</w:t>
      </w:r>
      <w:proofErr w:type="gramEnd"/>
      <w:r w:rsidR="00525080">
        <w:rPr>
          <w:bCs/>
          <w:szCs w:val="24"/>
        </w:rPr>
        <w:t xml:space="preserve">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BE73D6">
        <w:rPr>
          <w:bCs/>
          <w:i/>
          <w:iCs/>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4</w:t>
      </w:r>
      <w:r w:rsidR="00A73457">
        <w:rPr>
          <w:bCs/>
          <w:szCs w:val="24"/>
        </w:rPr>
        <w:t>4.6</w:t>
      </w:r>
      <w:ins w:id="247" w:author="Billy Mitchell" w:date="2024-07-13T00:04:00Z" w16du:dateUtc="2024-07-13T04:04:00Z">
        <w:r w:rsidR="00807561">
          <w:rPr>
            <w:bCs/>
            <w:szCs w:val="24"/>
          </w:rPr>
          <w:t>)</w:t>
        </w:r>
      </w:ins>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62570" w:rsidRPr="00BE73D6">
        <w:rPr>
          <w:bCs/>
          <w:i/>
          <w:iCs/>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62570" w:rsidRPr="00BE73D6">
        <w:rPr>
          <w:bCs/>
          <w:i/>
          <w:iCs/>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proofErr w:type="gramStart"/>
      <w:r w:rsidR="00A62570" w:rsidRPr="00BE73D6">
        <w:rPr>
          <w:bCs/>
          <w:i/>
          <w:iCs/>
          <w:szCs w:val="24"/>
        </w:rPr>
        <w:t>t</w:t>
      </w:r>
      <w:r w:rsidR="00A62570" w:rsidRPr="00A62570">
        <w:rPr>
          <w:bCs/>
          <w:szCs w:val="24"/>
        </w:rPr>
        <w:t>(</w:t>
      </w:r>
      <w:proofErr w:type="gramEnd"/>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BE73D6">
        <w:rPr>
          <w:bCs/>
          <w:i/>
          <w:iCs/>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proofErr w:type="gramStart"/>
      <w:r w:rsidR="00E163E0">
        <w:rPr>
          <w:bCs/>
          <w:szCs w:val="24"/>
        </w:rPr>
        <w:t xml:space="preserve">, </w:t>
      </w:r>
      <w:r w:rsidR="00A62570" w:rsidRPr="00A62570">
        <w:rPr>
          <w:bCs/>
          <w:szCs w:val="24"/>
        </w:rPr>
        <w:t xml:space="preserve"> </w:t>
      </w:r>
      <w:r w:rsidR="00A62570" w:rsidRPr="00BE73D6">
        <w:rPr>
          <w:bCs/>
          <w:i/>
          <w:iCs/>
          <w:szCs w:val="24"/>
        </w:rPr>
        <w:t>x</w:t>
      </w:r>
      <w:proofErr w:type="gramEnd"/>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lastRenderedPageBreak/>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41EC174B"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bookmarkStart w:id="248" w:name="_Hlk171722865"/>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bookmarkEnd w:id="248"/>
      <w:r w:rsidR="00564115">
        <w:rPr>
          <w:szCs w:val="24"/>
        </w:rPr>
        <w:t>;</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ins w:id="249" w:author="Billy Mitchell" w:date="2024-06-03T13:14:00Z" w16du:dateUtc="2024-06-03T17:14:00Z">
        <w:r w:rsidR="00231B74">
          <w:rPr>
            <w:szCs w:val="24"/>
          </w:rPr>
          <w:t xml:space="preserve"> </w:t>
        </w:r>
      </w:ins>
    </w:p>
    <w:p w14:paraId="1500E9B8" w14:textId="5B37D39E" w:rsidR="00BA2525" w:rsidRDefault="004B0D7D" w:rsidP="009F52D2">
      <w:pPr>
        <w:spacing w:after="0" w:line="480" w:lineRule="auto"/>
        <w:ind w:left="0" w:firstLine="720"/>
        <w:rPr>
          <w:bCs/>
          <w:szCs w:val="24"/>
        </w:rPr>
      </w:pPr>
      <w:r>
        <w:rPr>
          <w:b/>
          <w:szCs w:val="24"/>
        </w:rPr>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lastRenderedPageBreak/>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 xml:space="preserve">Fig. </w:t>
      </w:r>
      <w:r w:rsidR="00372E6A">
        <w:rPr>
          <w:b/>
          <w:bCs/>
        </w:rPr>
        <w:t>6</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577985" w:rsidRPr="00BE73D6">
        <w:rPr>
          <w:bCs/>
          <w:i/>
          <w:iCs/>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proofErr w:type="gramStart"/>
      <w:r w:rsidR="00577985" w:rsidRPr="00BE73D6">
        <w:rPr>
          <w:bCs/>
          <w:i/>
          <w:iCs/>
          <w:szCs w:val="24"/>
        </w:rPr>
        <w:t>t</w:t>
      </w:r>
      <w:r w:rsidR="00577985" w:rsidRPr="00577985">
        <w:rPr>
          <w:bCs/>
          <w:szCs w:val="24"/>
        </w:rPr>
        <w:t>(</w:t>
      </w:r>
      <w:proofErr w:type="gramEnd"/>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5EE65C3D" w14:textId="7E88B87C" w:rsidR="00EF043F" w:rsidRDefault="00EF043F" w:rsidP="0043784E">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v:textbox>
                </v:shape>
                <w10:wrap type="square" anchorx="margin"/>
              </v:group>
            </w:pict>
          </mc:Fallback>
        </mc:AlternateConten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064BC5CD"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The different results observed in these </w:t>
      </w:r>
      <w:r w:rsidR="00E60680">
        <w:rPr>
          <w:szCs w:val="24"/>
        </w:rPr>
        <w:t>studie</w:t>
      </w:r>
      <w:r>
        <w:rPr>
          <w:szCs w:val="24"/>
        </w:rPr>
        <w:t xml:space="preserve">s are difficult to compare, though, as </w:t>
      </w:r>
      <w:r w:rsidR="004361BA">
        <w:rPr>
          <w:szCs w:val="24"/>
        </w:rPr>
        <w:t>many</w:t>
      </w:r>
      <w:r>
        <w:rPr>
          <w:szCs w:val="24"/>
        </w:rPr>
        <w:t xml:space="preserve"> features differ between the approaches. 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that </w:t>
      </w:r>
      <w:r>
        <w:rPr>
          <w:szCs w:val="24"/>
        </w:rPr>
        <w:lastRenderedPageBreak/>
        <w:t>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ins w:id="250" w:author="Billy Mitchell" w:date="2024-06-03T13:15:00Z" w16du:dateUtc="2024-06-03T17:15:00Z">
        <w:r w:rsidR="00231B74">
          <w:rPr>
            <w:szCs w:val="24"/>
          </w:rPr>
          <w:t>, instead prioritizing</w:t>
        </w:r>
      </w:ins>
      <w:ins w:id="251" w:author="Billy Mitchell" w:date="2024-07-23T15:11:00Z" w16du:dateUtc="2024-07-23T19:11:00Z">
        <w:r w:rsidR="00655209">
          <w:rPr>
            <w:szCs w:val="24"/>
          </w:rPr>
          <w:t xml:space="preserve"> ecological validity</w:t>
        </w:r>
      </w:ins>
      <w:r w:rsidR="002119A8">
        <w:rPr>
          <w:szCs w:val="24"/>
        </w:rPr>
        <w:t>.</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655584A7"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 xml:space="preserve">strategy usag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 and </w:t>
      </w:r>
      <w:r>
        <w:rPr>
          <w:szCs w:val="24"/>
        </w:rPr>
        <w:lastRenderedPageBreak/>
        <w:t xml:space="preserve">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w:t>
      </w:r>
      <w:proofErr w:type="spellStart"/>
      <w:r w:rsidRPr="008C7178">
        <w:rPr>
          <w:szCs w:val="24"/>
        </w:rPr>
        <w:t>yrs</w:t>
      </w:r>
      <w:proofErr w:type="spellEnd"/>
      <w:r w:rsidRPr="008C7178">
        <w:rPr>
          <w:szCs w:val="24"/>
        </w:rPr>
        <w:t xml:space="preserve">,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w:t>
      </w:r>
      <w:proofErr w:type="spellStart"/>
      <w:r w:rsidRPr="008C7178">
        <w:rPr>
          <w:szCs w:val="24"/>
        </w:rPr>
        <w:t>yrs</w:t>
      </w:r>
      <w:proofErr w:type="spellEnd"/>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proofErr w:type="spellStart"/>
      <w:r w:rsidR="00900CF5">
        <w:rPr>
          <w:szCs w:val="24"/>
        </w:rPr>
        <w:t>Pavlovia</w:t>
      </w:r>
      <w:proofErr w:type="spellEnd"/>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proofErr w:type="gramStart"/>
      <w:r w:rsidR="00E46207">
        <w:rPr>
          <w:i/>
          <w:iCs/>
          <w:szCs w:val="24"/>
        </w:rPr>
        <w:t xml:space="preserve">median </w:t>
      </w:r>
      <w:r w:rsidR="00E46207">
        <w:rPr>
          <w:szCs w:val="24"/>
        </w:rPr>
        <w:t xml:space="preserve"> =</w:t>
      </w:r>
      <w:proofErr w:type="gramEnd"/>
      <w:r w:rsidR="00E46207">
        <w:rPr>
          <w:szCs w:val="24"/>
        </w:rPr>
        <w:t xml:space="preserve"> 3, </w:t>
      </w:r>
      <w:proofErr w:type="spellStart"/>
      <w:r w:rsidR="00E46207">
        <w:rPr>
          <w:i/>
          <w:iCs/>
          <w:szCs w:val="24"/>
        </w:rPr>
        <w:t>sd</w:t>
      </w:r>
      <w:proofErr w:type="spellEnd"/>
      <w:r w:rsidR="00E46207">
        <w:rPr>
          <w:i/>
          <w:iCs/>
          <w:szCs w:val="24"/>
        </w:rPr>
        <w:t xml:space="preserve">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 xml:space="preserve">via </w:t>
      </w:r>
      <w:r w:rsidRPr="00231B74">
        <w:rPr>
          <w:i/>
          <w:iCs/>
          <w:szCs w:val="24"/>
          <w:rPrChange w:id="255" w:author="Billy Mitchell" w:date="2024-06-03T13:17:00Z" w16du:dateUtc="2024-06-03T17:17:00Z">
            <w:rPr>
              <w:szCs w:val="24"/>
            </w:rPr>
          </w:rPrChange>
        </w:rPr>
        <w:t>a priori</w:t>
      </w:r>
      <w:r>
        <w:rPr>
          <w:szCs w:val="24"/>
        </w:rPr>
        <w:t xml:space="preserve">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 xml:space="preserve">rolific to account for </w:t>
      </w:r>
      <w:r w:rsidR="00994776">
        <w:rPr>
          <w:szCs w:val="24"/>
        </w:rPr>
        <w:lastRenderedPageBreak/>
        <w:t>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69D31C74"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 xml:space="preserve">Participants completed a web browser-based task built primarily with </w:t>
      </w:r>
      <w:proofErr w:type="spellStart"/>
      <w:r w:rsidR="008B658E">
        <w:rPr>
          <w:bCs/>
          <w:szCs w:val="24"/>
        </w:rPr>
        <w:t>jsPsyc</w:t>
      </w:r>
      <w:r w:rsidR="006660F3">
        <w:rPr>
          <w:bCs/>
          <w:szCs w:val="24"/>
        </w:rPr>
        <w:t>h</w:t>
      </w:r>
      <w:proofErr w:type="spellEnd"/>
      <w:r w:rsidR="006660F3">
        <w:rPr>
          <w:bCs/>
          <w:szCs w:val="24"/>
        </w:rPr>
        <w:t xml:space="preserve"> v7.0 </w:t>
      </w:r>
      <w:r w:rsidR="006660F3">
        <w:rPr>
          <w:bCs/>
          <w:szCs w:val="24"/>
        </w:rPr>
        <w:fldChar w:fldCharType="begin"/>
      </w:r>
      <w:r w:rsidR="009D7878">
        <w:rPr>
          <w:bCs/>
          <w:szCs w:val="24"/>
        </w:rPr>
        <w:instrText xml:space="preserve"> ADDIN ZOTERO_ITEM CSL_CITATION {"citationID":"44qiNOpV","properties":{"formattedCitation":"(De Leeuw et al., 2023)","plainCitation":"(De Leeuw et al., 2023)","noteIndex":0},"citationItems":[{"id":17927,"uris":["http://zotero.org/users/6239255/items/FL9BMH7Q"],"itemData":{"id":17927,"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0E4249" w:rsidRPr="000E4249">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xml:space="preserve">. Video order was randomized. After each video, participants </w:t>
      </w:r>
      <w:r>
        <w:rPr>
          <w:bCs/>
          <w:szCs w:val="24"/>
        </w:rPr>
        <w:lastRenderedPageBreak/>
        <w:t>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proofErr w:type="spellStart"/>
      <w:r w:rsidR="00C25BA7">
        <w:rPr>
          <w:bCs/>
          <w:i/>
          <w:szCs w:val="24"/>
        </w:rPr>
        <w:t>Superhost</w:t>
      </w:r>
      <w:proofErr w:type="spellEnd"/>
      <w:r w:rsidR="00673E31">
        <w:rPr>
          <w:bCs/>
          <w:i/>
          <w:szCs w:val="24"/>
        </w:rPr>
        <w:t xml:space="preserve"> </w:t>
      </w:r>
      <w:r w:rsidR="00673E31">
        <w:rPr>
          <w:bCs/>
          <w:iCs/>
          <w:szCs w:val="24"/>
        </w:rPr>
        <w:t>(</w:t>
      </w:r>
      <w:proofErr w:type="spellStart"/>
      <w:r w:rsidR="00AE7182">
        <w:rPr>
          <w:bCs/>
          <w:iCs/>
          <w:szCs w:val="24"/>
        </w:rPr>
        <w:t>Superchill</w:t>
      </w:r>
      <w:proofErr w:type="spellEnd"/>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proofErr w:type="gramStart"/>
      <w:r w:rsidR="00C21314" w:rsidRPr="00485060">
        <w:rPr>
          <w:bCs/>
          <w:i/>
          <w:szCs w:val="24"/>
          <w:vertAlign w:val="subscript"/>
        </w:rPr>
        <w:t>Marshes</w:t>
      </w:r>
      <w:r w:rsidR="00C21314">
        <w:rPr>
          <w:bCs/>
          <w:i/>
          <w:szCs w:val="24"/>
          <w:vertAlign w:val="subscript"/>
        </w:rPr>
        <w:t xml:space="preserve"> </w:t>
      </w:r>
      <w:r w:rsidR="00C21314">
        <w:rPr>
          <w:bCs/>
          <w:szCs w:val="24"/>
        </w:rPr>
        <w:t xml:space="preserve"> =</w:t>
      </w:r>
      <w:proofErr w:type="gramEnd"/>
      <w:r w:rsidR="00C21314">
        <w:rPr>
          <w:bCs/>
          <w:szCs w:val="24"/>
        </w:rPr>
        <w:t xml:space="preserve">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proofErr w:type="spellStart"/>
      <w:r w:rsidR="00C21314">
        <w:rPr>
          <w:bCs/>
          <w:i/>
          <w:szCs w:val="24"/>
          <w:vertAlign w:val="subscript"/>
        </w:rPr>
        <w:t>Superhost</w:t>
      </w:r>
      <w:proofErr w:type="spellEnd"/>
      <w:r w:rsidR="00C21314">
        <w:rPr>
          <w:bCs/>
          <w:i/>
          <w:szCs w:val="24"/>
          <w:vertAlign w:val="subscript"/>
        </w:rPr>
        <w:t xml:space="preserve">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proofErr w:type="gramStart"/>
      <w:r w:rsidR="00453A37" w:rsidRPr="00BE73D6">
        <w:rPr>
          <w:bCs/>
          <w:i/>
          <w:szCs w:val="24"/>
          <w:vertAlign w:val="subscript"/>
        </w:rPr>
        <w:t>Marshes</w:t>
      </w:r>
      <w:r w:rsidR="00453A37">
        <w:rPr>
          <w:bCs/>
          <w:i/>
          <w:szCs w:val="24"/>
          <w:vertAlign w:val="subscript"/>
        </w:rPr>
        <w:t xml:space="preserve"> </w:t>
      </w:r>
      <w:r w:rsidR="00453A37">
        <w:rPr>
          <w:bCs/>
          <w:szCs w:val="24"/>
        </w:rPr>
        <w:t xml:space="preserve"> =</w:t>
      </w:r>
      <w:proofErr w:type="gramEnd"/>
      <w:r w:rsidR="00453A37">
        <w:rPr>
          <w:bCs/>
          <w:szCs w:val="24"/>
        </w:rPr>
        <w:t xml:space="preserve">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proofErr w:type="spellStart"/>
      <w:r w:rsidR="00453A37">
        <w:rPr>
          <w:bCs/>
          <w:i/>
          <w:szCs w:val="24"/>
          <w:vertAlign w:val="subscript"/>
        </w:rPr>
        <w:t>Superhost</w:t>
      </w:r>
      <w:proofErr w:type="spellEnd"/>
      <w:r w:rsidR="00453A37">
        <w:rPr>
          <w:bCs/>
          <w:i/>
          <w:szCs w:val="24"/>
          <w:vertAlign w:val="subscript"/>
        </w:rPr>
        <w:t xml:space="preserve">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 xml:space="preserve">Which </w:t>
      </w:r>
      <w:r w:rsidR="004454BA" w:rsidRPr="004454BA">
        <w:rPr>
          <w:bCs/>
          <w:szCs w:val="24"/>
        </w:rPr>
        <w:lastRenderedPageBreak/>
        <w:t>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xml:space="preserve">. Participants responded to this question by selecting either “Reappraisal”, “Distraction”, or “Neither”. The order in which these options appeared </w:t>
      </w:r>
      <w:proofErr w:type="gramStart"/>
      <w:r w:rsidR="004454BA">
        <w:rPr>
          <w:bCs/>
          <w:szCs w:val="24"/>
        </w:rPr>
        <w:t>were</w:t>
      </w:r>
      <w:proofErr w:type="gramEnd"/>
      <w:r w:rsidR="004454BA">
        <w:rPr>
          <w:bCs/>
          <w:szCs w:val="24"/>
        </w:rPr>
        <w:t xml:space="preserve"> randomized for each participant. Reminders </w:t>
      </w:r>
      <w:proofErr w:type="gramStart"/>
      <w:r w:rsidR="004454BA">
        <w:rPr>
          <w:bCs/>
          <w:szCs w:val="24"/>
        </w:rPr>
        <w:t>of what</w:t>
      </w:r>
      <w:proofErr w:type="gramEnd"/>
      <w:r w:rsidR="004454BA">
        <w:rPr>
          <w:bCs/>
          <w:szCs w:val="24"/>
        </w:rPr>
        <w:t xml:space="preserve">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w:t>
      </w:r>
      <w:r w:rsidR="00CE2307">
        <w:rPr>
          <w:bCs/>
          <w:szCs w:val="24"/>
        </w:rPr>
        <w:lastRenderedPageBreak/>
        <w:t xml:space="preserve">still from each clip was </w:t>
      </w:r>
      <w:proofErr w:type="gramStart"/>
      <w:r w:rsidR="00CE2307">
        <w:rPr>
          <w:bCs/>
          <w:szCs w:val="24"/>
        </w:rPr>
        <w:t>centrally-placed</w:t>
      </w:r>
      <w:proofErr w:type="gramEnd"/>
      <w:r w:rsidR="00CE2307">
        <w:rPr>
          <w:bCs/>
          <w:szCs w:val="24"/>
        </w:rPr>
        <w:t xml:space="preserve">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proofErr w:type="spellStart"/>
      <w:r w:rsidR="0043784E" w:rsidRPr="00E9258A">
        <w:rPr>
          <w:i/>
          <w:iCs/>
          <w:szCs w:val="24"/>
        </w:rPr>
        <w:t>sd</w:t>
      </w:r>
      <w:proofErr w:type="spellEnd"/>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73994812"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9D7878">
        <w:rPr>
          <w:szCs w:val="24"/>
        </w:rPr>
        <w:instrText xml:space="preserve"> ADDIN ZOTERO_ITEM CSL_CITATION {"citationID":"xdouIw6m","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000E4249" w:rsidRPr="000E4249">
        <w:t>(Bates et al., 2015)</w:t>
      </w:r>
      <w:r>
        <w:rPr>
          <w:szCs w:val="24"/>
        </w:rPr>
        <w:fldChar w:fldCharType="end"/>
      </w:r>
      <w:r w:rsidRPr="008C7178">
        <w:rPr>
          <w:szCs w:val="24"/>
        </w:rPr>
        <w:t xml:space="preserve"> in R </w:t>
      </w:r>
      <w:r>
        <w:rPr>
          <w:szCs w:val="24"/>
        </w:rPr>
        <w:fldChar w:fldCharType="begin"/>
      </w:r>
      <w:r w:rsidR="009D7878">
        <w:rPr>
          <w:szCs w:val="24"/>
        </w:rPr>
        <w:instrText xml:space="preserve"> ADDIN ZOTERO_ITEM CSL_CITATION {"citationID":"q0So4Nwe","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w:t>
      </w:r>
      <w:proofErr w:type="spellStart"/>
      <w:r w:rsidRPr="008C7178">
        <w:rPr>
          <w:szCs w:val="24"/>
        </w:rPr>
        <w:t>AsPredicted</w:t>
      </w:r>
      <w:proofErr w:type="spellEnd"/>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proofErr w:type="gramStart"/>
      <w:r w:rsidR="00607B5A">
        <w:rPr>
          <w:bCs/>
          <w:i/>
          <w:iCs/>
          <w:szCs w:val="24"/>
        </w:rPr>
        <w:t>t</w:t>
      </w:r>
      <w:r w:rsidR="00607B5A">
        <w:rPr>
          <w:bCs/>
          <w:szCs w:val="24"/>
        </w:rPr>
        <w:t>(</w:t>
      </w:r>
      <w:proofErr w:type="gramEnd"/>
      <w:r w:rsidR="00607B5A">
        <w:rPr>
          <w:bCs/>
          <w:szCs w:val="24"/>
        </w:rPr>
        <w:t xml:space="preserve">948.1) = 6.61, </w:t>
      </w:r>
      <w:r w:rsidR="00607B5A">
        <w:rPr>
          <w:bCs/>
          <w:i/>
          <w:iCs/>
          <w:szCs w:val="24"/>
        </w:rPr>
        <w:t>p</w:t>
      </w:r>
      <w:r w:rsidR="00607B5A">
        <w:rPr>
          <w:bCs/>
          <w:szCs w:val="24"/>
        </w:rPr>
        <w:t xml:space="preserve"> &lt; 0.001). The average baseline intensity (i.e., intensity assessed prior to each video) was 27.4 pts </w:t>
      </w:r>
      <w:r w:rsidR="00607B5A">
        <w:rPr>
          <w:bCs/>
          <w:szCs w:val="24"/>
        </w:rPr>
        <w:lastRenderedPageBreak/>
        <w:t>(</w:t>
      </w:r>
      <w:r w:rsidR="00607B5A">
        <w:rPr>
          <w:bCs/>
          <w:i/>
          <w:iCs/>
          <w:szCs w:val="24"/>
        </w:rPr>
        <w:t>median</w:t>
      </w:r>
      <w:r w:rsidR="00607B5A">
        <w:rPr>
          <w:bCs/>
          <w:szCs w:val="24"/>
        </w:rPr>
        <w:t xml:space="preserve"> = 19, </w:t>
      </w:r>
      <w:proofErr w:type="spellStart"/>
      <w:proofErr w:type="gramStart"/>
      <w:r w:rsidR="00607B5A">
        <w:rPr>
          <w:bCs/>
          <w:i/>
          <w:iCs/>
          <w:szCs w:val="24"/>
        </w:rPr>
        <w:t>sd</w:t>
      </w:r>
      <w:proofErr w:type="spellEnd"/>
      <w:r w:rsidR="00607B5A">
        <w:rPr>
          <w:bCs/>
          <w:i/>
          <w:iCs/>
          <w:szCs w:val="24"/>
        </w:rPr>
        <w:t xml:space="preserve"> </w:t>
      </w:r>
      <w:r w:rsidR="00607B5A">
        <w:rPr>
          <w:bCs/>
          <w:szCs w:val="24"/>
        </w:rPr>
        <w:t xml:space="preserve"> =</w:t>
      </w:r>
      <w:proofErr w:type="gramEnd"/>
      <w:r w:rsidR="00607B5A">
        <w:rPr>
          <w:bCs/>
          <w:szCs w:val="24"/>
        </w:rPr>
        <w:t xml:space="preserve"> 27.0) while the average post-exposure intensity was 47.1 pts (</w:t>
      </w:r>
      <w:r w:rsidR="00607B5A">
        <w:rPr>
          <w:bCs/>
          <w:i/>
          <w:iCs/>
          <w:szCs w:val="24"/>
        </w:rPr>
        <w:t>median</w:t>
      </w:r>
      <w:r w:rsidR="00607B5A">
        <w:rPr>
          <w:bCs/>
          <w:szCs w:val="24"/>
        </w:rPr>
        <w:t xml:space="preserve"> = 50, </w:t>
      </w:r>
      <w:proofErr w:type="spellStart"/>
      <w:r w:rsidR="00607B5A">
        <w:rPr>
          <w:bCs/>
          <w:i/>
          <w:iCs/>
          <w:szCs w:val="24"/>
        </w:rPr>
        <w:t>sd</w:t>
      </w:r>
      <w:proofErr w:type="spellEnd"/>
      <w:r w:rsidR="00607B5A">
        <w:rPr>
          <w:bCs/>
          <w:i/>
          <w:iCs/>
          <w:szCs w:val="24"/>
        </w:rPr>
        <w:t xml:space="preserve">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w:t>
      </w:r>
      <w:r w:rsidR="00040ACE">
        <w:rPr>
          <w:bCs/>
          <w:szCs w:val="24"/>
        </w:rPr>
        <w:lastRenderedPageBreak/>
        <w:t xml:space="preserve">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70490958" w:rsidR="004737B7" w:rsidRDefault="00EF043F" w:rsidP="004737B7">
      <w:pPr>
        <w:spacing w:after="0" w:line="480" w:lineRule="auto"/>
        <w:ind w:left="0" w:firstLine="720"/>
        <w:rPr>
          <w:szCs w:val="24"/>
        </w:rPr>
      </w:pPr>
      <w:r>
        <w:rPr>
          <w:b/>
          <w:noProof/>
          <w:szCs w:val="24"/>
        </w:rPr>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fDgZziQA1gojFxgk8zmk1m03nE5nU7nk9n0/oFBoVDol&#10;Fo1Hgz5e7tcjbWcFEygftInLaMADl8xqlbrldr1fsFhsVjslls1nr7daSg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3w4Gc4kANYK&#10;IxcYJPM5pNZtN5xOZ1O55PZ9P6BQaFQ6JRaNR4M+Xu7XI21nBRMoH7SJy2jAA5fMapW65Xa9X7BY&#10;bFY7JZbNZ6+3WkoK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8OBnOJADWCiMXGCTzOaTWbTecTmdTueT2fT+gUGhUOiUWjUeDPl7u&#10;1yNtZwUTKB+0ictowAOXzGqVuuV2vV+wWGxWOyWWzWevt1pKC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fDgZziQA1gojFxgk8zmk&#10;1m03nE5nU7nk9n0/oFBoVDolFo1Hgz5e7tcjbWcFEygftInLaMADl8xqlbrldr1fsFhsVjslls1n&#10;r7daSg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3w4Gc4kANYKIxcYJPM5pNZtN5xOZ1O55PZ9P6BQaFQ6JRaNR4M+Xu7XI21nBRMo&#10;H7SJy2jAA5fMapW65Xa9X7BYbFY7JZbNZ6+3WkoK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8OBnOJADWCiMXGCTzOaTWbTecTmdT&#10;ueT2fT+gUGhUOiUWjUeDPl7u1yNtZwUTKB+0ictowAOXzGqVuuV2vV+wWGxWOyWWzWevt1pKC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fDgZziQA1gojFxgk8zmk1m03nE5nU7nk9n0/oFBoVDolFo1Hgz5e7tcjbWcFEygftInLaMAD&#10;l8xqlbrldr1fsFhsVjslls1nr7daSg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3w4Gc4kANYKIxcYJPM5pNZtN5xOZ1O55PZ9P6BQ&#10;aFQ6JRaNR4M+Xu7XI21nBRMoH7SJy2jAA5fMapW65Xa9X7BYbFY7JZbNZ6+3WkoK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8OBnO&#10;JADWCiMXGCTzOaTWbTecTmdTueT2fT+gUGhUOiUWjUeDPl7u1yNtZwUTKB+0ictowAOXzGqVuuV2&#10;vV+wWGxWOyWWzWevt1pKC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fDgZziQA1gojFxgk8zmk1m03nE5nU7nk9n0/oFBoVDolFo1H&#10;gz5e7tcjbWcFEygftInLaMADl8xqlbrldr1fsFhsVjslls1nr7daSg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3w4Gc4kANYKIxcY&#10;JPM5pNZtN5xOZ1O55PZ9P6BQaFQ6JRaNR4M+Xu7XI21nBRMoH7SJy2jAA5fMapW65Xa9X7BYbFY7&#10;JZbNZ6+3WkoK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8OBnOJADWCiMXGCTzOaTWbTecTmdTueT2fT+gUGhUOiUWjUeDPl7u1yNt&#10;ZwUTKB+0ictowAOXzGqVuuV2vV+wWGxWOyWWzWevt1pKC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8OBnOJADWCiMXGCTzOaTWbTecTmdTueT2&#10;fT+gUGhUOiUWjUeDPl7u1yNtZwUTKB+0ictowAOXzGqVuuV2vV+wWGxWOyWWzWevt1pKC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fDgZziQA1gojFxgk8zmk1m03nE5nU7nk9n0/oFBoVDolFo1Hgz5e7tcjbWcFEygftInLaMADl8xq&#10;lbrldr1fsFhsVjslls1nr7daSg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3w4Gc4kANYKIxcYJPM5pNZtN5xOZ1O55PZ9P6BQaFQ6&#10;JRaNR4M+Xu7XI21nBRMoH7SJy2jAA5fMapW65Xa9X7BYbFY7JZbNZ6+3WkoK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pu1yklZJOCksSC6TzOaTWbTecTmdTueT2&#10;fT+gUGhUOiUWjUeDPF8vdiONtwVyGFEUichxPniXzGqVuuV2vV+wWGxWOyWWzWevrVuNK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abtcpJWSTgpLEguk8zmk1m03nE5nU7nk9n0/oFBoVDolFo1HgzxfL3YjjbcFchhRFInIcT54l8xq&#10;lbrldr1fsFhsVjslls1nr61bjS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2m7XKSVkk4KSxILpPM5pNZtN5xOZ1O55PZ9P6BQaFQ6&#10;JRaNR4M8Xy92I423BXIYURSJyHE+eJfMapW65Xa9X7BYbFY7JZbNZ6+tW40q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2m7XKSVkk4KSxILpPM5pNZtN5xOZ1O55PZ9P6BQaFQ6JRaN&#10;R4M8Xy92I423BXIYURSJyHE+eJfMapW65Xa9X7BYbFY7JZbNZ6+tW40q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pu1yklZJOCksS&#10;C6TzOaTWbTecTmdTueT2fT+gUGhUOiUWjUeDPF8vdiONtwVyGFEUichxPniXzGqVuuV2vV+wWGxW&#10;OyWWzWevrVuNK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abtcpJWSTgpLEguk8zmk1m03nE5nU7nk9n0/oFBoVDolFo1HgzxfL3Yj&#10;jbcFchhRFInIcT54l8xqlbrldr1fsFhsVjslls1nr61bjS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2m7XKSVkk4KSxILpPM5pNZt&#10;N5xOZ1O55PZ9P6BQaFQ6JRaNR4M8Xy92I423BXIYURSJyHE+eJfMapW65Xa9X7BYbFY7JZbNZ6+t&#10;W40q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pu1yklZJOCksSC6TzOaTWbTecTmdTueT2fT+gUGhUOiUWjUeDPF8vdiONtwVyGFEU&#10;ichxPniXzGqVuuV2vV+wWGxWOyWWzWevrVuNK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abtcpJWSTgpLEguk8zmk1m03nE5nU7nk&#10;9n0/oFBoVDolFo1HgzxfL3YjjbcFchhRFInIcT54l8xqlbrldr1fsFhsVjslls1nr61bjS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2m7XKSVkk4KSxILpPM5pNZtN5xOZ1O55PZ9P6BQaFQ6JRaNR4M8Xy92I423BXIYURSJyHE+eJfM&#10;apW65Xa9X7BYbFY7JZbNZ6+tW40q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pu1yklZJOCksSC6TzOaTWbTecTmdTueT2fT+gUGhU&#10;OiUWjUeDPF8vdiONtwVyGFEUichxPniXzGqVuuV2vV+wWGxWOyWWzWevrVuNK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abtcpJWS&#10;TgpLEguk8zmk1m03nE5nU7nk9n0/oFBoVDolFo1HgzxfL3YjjbcFchhRFInIcT54l8xqlbrldr1f&#10;sFhsVjslls1nr61bjS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2m7XKSVkk4KSxILpPM5pNZtN5xOZ1O55PZ9P6BQaFQ6JRaNR4M8&#10;Xy92I423BXIYURSJyHE+eJfMapW65Xa9X7BYbFY7JZbNZ6+tW40q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pu1yklZJOCksSC6Tz&#10;OaTWbTecTmdTueT2fT+gUGhUOiUWjUeDPF8vdiONtwVyGFEUichxPniXzGqVuuV2vV+wWGxWOyWW&#10;zWevrVuNK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abtcpJWSTgpLEguk8zmk1m03nE5nU7nk9n0/oFBoVDolFo1HgzxfL3YjjbcF&#10;chhRFInIcT54l8xqlbrldr1fsFhsVjslls1nr61bjS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2m7XKSVkk4KSxILpPM5pNZtN5xO&#10;Z1O55PZ9P6BQaFQ6JRaNR4M8Xy92I423BXIYURSJyHE+eJfMapW65Xa9X7BYbFY7JZbNZ6+tW40q&#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eb4frsej7eL6dywciak81m03nE5nU7nk9n0/oFBo&#10;VDolFo1HpERDwKExBDBSAYCAAeCQIpM4cLtfD+f4AXjnVTle7eq9ls1ntFptVrtltt1vuFxjBUDx&#10;qBYEBwWBoFBYHAdywGBwWDwmFw2HxEEgVdxONx1H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Hm+H67Ho+3i+ncsHImpPNZt&#10;N5xOZ1O55PZ9P6BQaFQ6JRaNR6REQ8ChMQQwUgGAgAHgkCKTOHC7Xw/n+AF451U5Xu3qvZbNZ7Ra&#10;bVa7Zbbdb7hcYwVA8agWBAcFgaBQWBwHcsBgcFg8JhcNh8RBIFXcTjcdR4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5vh+u&#10;x6Pt4vp3LByJqTzWbTecTmdTueT2fT+gUGhUOiUWjUekREPAoTEEMFIBgIAB4JAikzhwu18P5/gB&#10;eOdVOV7t6r2WzWe0Wm1Wu2W23W+4XGMFQPGoFgQHBYGgUFgcB3LAYHBYPCYXDYfEQSBV3E43HUe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eb4frsej7eL6dywciak81m03nE5nU7nk9n0/oFBoVDolFo1HpERDwKExBDBSAYCA&#10;AeCQIpM4cLtfD+f4AXjnVTle7eq9ls1ntFptVrtltt1vuFxjBUDxqBYEBwWBoFBYHAdywGBwWDwm&#10;Fw2HxEEgVdxONx1H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Hm+H67Ho+3i+ncsHImpPNZtN5xOZ1O55PZ9P6BQaFQ6JRaN&#10;R6REQ8ChMQQwUgGAgAHgkCKTOHC7Xw/n+AF451U5Xu3qvZbNZ7RabVa7Zbbdb7hcYwVA8agWBAcF&#10;gaBQWBwHcsBgcFg8JhcNh8RBIFXcTjcdR4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5vh+ux6Pt4vp3LByJqTzWbTecTmdT&#10;ueT2fT+gUGhUOiUWjUekREPAoTEEMFIBgIAB4JAikzhwu18P5/gBeOdVOV7t6r2WzWe0Wm1Wu2W2&#10;3W+4XGMFQPGoFgQHBYGgUFgcB3LAYHBYPCYXDYfEQSBV3E43HUe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eb4frsej7eL6&#10;dywciak81m03nE5nU7nk9n0/oFBoVDolFo1HpERDwKExBDBSAYCAAeCQIpM4cLtfD+f4AXjnVTle&#10;7eq9ls1ntFptVrtltt1vuFxjBUDxqBYEBwWBoFBYHAdywGBwWDwmFw2HxEEgVdxONx1H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Hm+H67Ho+3i+ncsHImpPNZtN5xOZ1O55PZ9P6BQaFQ6JRaNR6REQ8ChMQQwUgGAgAHgkCKT&#10;OHC7Xw/n+AF451U5Xu3qvZbNZ7RabVa7Zbbdb7hcYwVA8agWBAcFgaBQWBwHcsBgcFg8JhcNh8RB&#10;IFXcTjcdR4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5vh+ux6Pt4vp3LByJqTzWbTecTmdTueT2fT+gUGhUOiUWjUekREPA&#10;oTEEMFIBgIAB4JAikzhwu18P5/gBeOdVOV7t6r2WzWe0Wm1Wu2W23W+4XGMFQPGoFgQHBYGgUFgc&#10;B3LAYHBYPCYXDYfEQSBV3E43HUe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eb4frsej7eL6dywciak81m03nE5nU7nk9n0/&#10;oFBoVDolFo1HpERDwKExBDBSAYCAAeCQIpM4cLtfD+f4AXjnVTle7eq9ls1ntFptVrtltt1vuFxj&#10;BUDxqBYEBwWBoFBYHAdywGBwWDwmFw2HxEEgVdxONx1H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Hm+H67Ho+3i+ncsHImp&#10;PNZtN5xOZ1O55PZ9P6BQaFQ6JRaNR6REQ8ChMQQwUgGAgAHgkCKTOHC7Xw/n+AF451U5Xu3qvZbN&#10;Z7RabVa7Zbbdb7hcYwVA8agWBAcFgaBQWBwHcsBgcFg8JhcNh8RBIFXcTjcdR4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5&#10;vh+ux6Pt4vp3LByJqTzWbTecTmdTueT2fT+gUGhUOiUWjUekREPAoTEEMFIBgIAB4JAikzhwu18P&#10;5/gBeOdVOV7t6r2WzWe0Wm1Wu2W23W+4XGMFQPGoFgQHBYGgUFgcB3LAYHBYPCYXDYfEQSBV3E43&#10;HUe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eb4frsej7eL6dywciak81m03nE5nU7nk9n0/oFBoVDolFo1HpERDwKExBDBS&#10;AYCAAeCQIpM4cLtfD+f4AXjnVTle7eq9ls1ntFptVrtltt1vuFxjBUDxqBYEBwWBoFBYHAdywGBw&#10;WDwmFw2HxEEgVdxONx1H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bjsejDb7uAj7fwcdL1k81m03nE5nU7nk9n0/oFBoVDolFo1H&#10;pEReoIAjrCgJBIFAZYGAbpM4UrOcb6fr/CzrewKfL9q9ls1ntFptVrtltt1vuFxjDjDALfoEARBE&#10;YUEASBVywGBwWDwmFw2HxEEgT/xONx1I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G47How2+7gI+38HHS9ZPNZtN5xOZ1O5&#10;5PZ9P6BQaFQ6JRaNR6REXqCAI6woCQSBQGWBgG6TOFKznG+n6/ws63sCny/avZbNZ7RabVa7Zbbd&#10;b7hcYw4wwC36BAEQRGFBAEgVcsBgcFg8JhcNh8RBIE/8TjcdSI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uOx6MNvu4CPt/&#10;Bx0vWTzWbTecTmdTueT2fT+gUGhUOiUWjUekRF6ggCOsKAkEgUBlgYBukzhSs5xvp+v8LOt7Ap8v&#10;2r2WzWe0Wm1Wu2W23W+4XGMOMMAt+gQBEERhQQBIFXLAYHBYPCYXDYfEQSBP/E43HUi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bjsejDb7uAj7fwcdL1k81m03nE5nU7nk9n0/oFBoVDolFo1HpEReoIAjrCgJBIFAZYGAbpM4&#10;UrOcb6fr/CzrewKfL9q9ls1ntFptVrtltt1vuFxjDjDALfoEARBEYUEASBVywGBwWDwmFw2HxEEg&#10;T/xONx1I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G47How2+7gI+38HHS9ZPNZtN5xOZ1O55PZ9P6BQaFQ6JRaNR6REXqCA&#10;I6woCQSBQGWBgG6TOFKznG+n6/ws63sCny/avZbNZ7RabVa7Zbbdb7hcYw4wwC36BAEQRGFBAEgV&#10;csBgcFg8JhcNh8RBIE/8TjcdSI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uOx6MNvu4CPt/Bx0vWTzWbTecTmdTueT2fT+g&#10;UGhUOiUWjUekRF6ggCOsKAkEgUBlgYBukzhSs5xvp+v8LOt7Ap8v2r2WzWe0Wm1Wu2W23W+4XGMO&#10;MMAt+gQBEERhQQBIFXLAYHBYPCYXDYfEQSBP/E43HUi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bjsejDb7uAj7fwcdL1k8&#10;1m03nE5nU7nk9n0/oFBoVDolFo1HpEReoIAjrCgJBIFAZYGAbpM4UrOcb6fr/CzrewKfL9q9ls1n&#10;tFptVrtltt1vuFxjDjDALfoEARBEYUEASBVywGBwWDwmFw2HxEEgT/xONx1I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G47&#10;How2+7gI+38HHS9ZPNZtN5xOZ1O55PZ9P6BQaFQ6JRaNR6REXqCAI6woCQSBQGWBgG6TOFKznG+n&#10;6/ws63sCny/avZbNZ7RabVa7Zbbdb7hcYw4wwC36BAEQRGFBAEgVcsBgcFg8JhcNh8RBIE/8Tjcd&#10;SI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uOx6MNvu4CPt/Bx0vWTzWbTecTmdTueT2fT+gUGhUOiUWjUekRF6ggCOsKAkE&#10;gUBlgYBukzhSs5xvp+v8LOt7Ap8v2r2WzWe0Wm1Wu2W23W+4XGMOMMAt+gQBEERhQQBIFXLAYHBY&#10;PCYXDYfEQSBP/E43HUi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bjsejDb7uAj7fwcdL1k81m03nE5nU7nk9n0/oFBoVDol&#10;Fo1HpEReoIAjrCgJBIFAZYGAbpM4UrOcb6fr/CzrewKfL9q9ls1ntFptVrtltt1vuFxjDjDALfoE&#10;ARBEYUEASBVywGBwWDwmFw2HxEEgT/xONx1I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G47How2+7gI+38HHS9ZPNZtN5xO&#10;Z1O55PZ9P6BQaFQ6JRaNR6REXqCAI6woCQSBQGWBgG6TOFKznG+n6/ws63sCny/avZbNZ7RabVa7&#10;Zbbdb7hcYw4wwC36BAEQRGFBAEgVcsBgcFg8JhcNh8RBIE/8TjcdSI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uOx6MNvu4&#10;CPt/Bx0vWTzWbTecTmdTueT2fT+gUGhUOiUWjUekRF6ggCOsKAkEgUBlgYBukzhSs5xvp+v8LOt7&#10;Ap8v2r2WzWe0Wm1Wu2W23W+4XGMOMMAt+gQBEERhQQBIFXLAYHBYPCYXDYfEQSBP/E43HUi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dY0jdklhBLlADlUhlktl0vmExmUzmk1m03nE5nU7nk9n0/oFBoVDolFo1HpFJpVLplNp1PqFRq&#10;VTqlVq1XrFZrVbrldr1fsFhsVjslls1ntFptVrtltt1vuEEgT/uN1u13rxEvS9vkIe9/BGBvGDwm&#10;Fw2HxGJxWLxmNx2PyGRyWTymVy2XzGZzWbzmdz2f0Gh0Wj0ml00w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BfAQAAsgEAAM0BAADuAQAADAIAAAUCAAA/AgAA8wEAABkCAADvAQAAvAEAAMIB&#10;AADhAQAA+wEAABYCAAA2AgAAwgEAAM0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">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">
                  <v:imagedata r:id="rId42" o:title="" cropleft="2384f" cropright="10997f"/>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">
                  <v:imagedata r:id="rId43" o:title="" cropright="12352f"/>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4" o:title="A graph of a graph&#10;&#10;Description automatically generated with medium confidence" croptop="24555f" cropbottom="30987f" cropleft="54359f" cropright="1013f"/>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">
                        <v:imagedata r:id="rId45" o:title="" croptop="25233f" cropbottom="30651f" cropleft="55122f" cropright="1016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v:textbox>
                  </v:shape>
                </v:group>
                <w10:wrap type="square"/>
              </v:group>
            </w:pict>
          </mc:Fallback>
        </mc:AlternateContent>
      </w:r>
      <w:r w:rsidR="002C65D6">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sidR="002C65D6">
        <w:rPr>
          <w:b/>
          <w:szCs w:val="24"/>
        </w:rPr>
        <w:t>strategy users</w:t>
      </w:r>
      <w:r w:rsidR="007079B4">
        <w:rPr>
          <w:b/>
          <w:szCs w:val="24"/>
        </w:rPr>
        <w:t xml:space="preserve">; </w:t>
      </w:r>
      <w:r w:rsidR="002C65D6">
        <w:rPr>
          <w:b/>
          <w:szCs w:val="24"/>
        </w:rPr>
        <w:t>Strategy users</w:t>
      </w:r>
      <w:r w:rsidR="007079B4">
        <w:rPr>
          <w:b/>
          <w:szCs w:val="24"/>
        </w:rPr>
        <w:t xml:space="preserve"> reappraised more often than </w:t>
      </w:r>
      <w:r w:rsidR="002C65D6">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sidR="002C65D6">
        <w:rPr>
          <w:bCs/>
          <w:szCs w:val="24"/>
        </w:rPr>
        <w:t xml:space="preserve">strategy </w:t>
      </w:r>
      <w:r w:rsidR="001346D5">
        <w:rPr>
          <w:bCs/>
          <w:szCs w:val="24"/>
        </w:rPr>
        <w:t xml:space="preserve">forecasters and </w:t>
      </w:r>
      <w:r w:rsidR="002C65D6">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sidR="002C65D6">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r w:rsidR="002C65D6">
        <w:rPr>
          <w:szCs w:val="24"/>
        </w:rPr>
        <w:t>strategy users</w:t>
      </w:r>
      <w:r w:rsidR="007079B4" w:rsidRPr="007079B4">
        <w:rPr>
          <w:szCs w:val="24"/>
        </w:rPr>
        <w:t xml:space="preserve"> </w:t>
      </w:r>
      <w:r w:rsidR="007079B4">
        <w:rPr>
          <w:szCs w:val="24"/>
        </w:rPr>
        <w:t xml:space="preserve">reported </w:t>
      </w:r>
      <w:r w:rsidR="007079B4">
        <w:rPr>
          <w:szCs w:val="24"/>
        </w:rPr>
        <w:lastRenderedPageBreak/>
        <w:t xml:space="preserve">using </w:t>
      </w:r>
      <w:r w:rsidR="007079B4" w:rsidRPr="007079B4">
        <w:rPr>
          <w:szCs w:val="24"/>
        </w:rPr>
        <w:t>reappraisal</w:t>
      </w:r>
      <w:r w:rsidR="007079B4">
        <w:rPr>
          <w:szCs w:val="24"/>
        </w:rPr>
        <w:t xml:space="preserve"> (59.8%) slightly more often than distraction (40.2%) while </w:t>
      </w:r>
      <w:r w:rsidR="002C65D6">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3C368B83" w14:textId="5ECE1071"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xml:space="preserve">= </w:t>
      </w:r>
      <w:proofErr w:type="gramStart"/>
      <w:r w:rsidR="001F3AD3">
        <w:rPr>
          <w:szCs w:val="24"/>
        </w:rPr>
        <w:t>597</w:t>
      </w:r>
      <w:r w:rsidR="005229B3">
        <w:rPr>
          <w:szCs w:val="24"/>
        </w:rPr>
        <w:t>)=</w:t>
      </w:r>
      <w:proofErr w:type="gramEnd"/>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proofErr w:type="gramStart"/>
      <w:r w:rsidR="00C5047E" w:rsidRPr="00245B8B">
        <w:rPr>
          <w:szCs w:val="24"/>
        </w:rPr>
        <w:t xml:space="preserve">], </w:t>
      </w:r>
      <w:r w:rsidR="00C5047E">
        <w:rPr>
          <w:szCs w:val="24"/>
        </w:rPr>
        <w:t xml:space="preserve"> </w:t>
      </w:r>
      <w:r w:rsidR="00C5047E" w:rsidRPr="00E633F1">
        <w:rPr>
          <w:i/>
          <w:iCs/>
          <w:szCs w:val="24"/>
        </w:rPr>
        <w:t>p</w:t>
      </w:r>
      <w:proofErr w:type="gramEnd"/>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6FC1437E"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cstate="print">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OHw7m433K935CwGBw0&#10;IRMEwTEHq6m+33S9LXZgaGBaIAraMVi8ZipQu5URpZLphjctl8xmc1m85nc9n9BodFo9JpdNp9Rq&#10;dVq9Zrddr9hsdls9pNIC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">
                    <v:imagedata r:id="rId48" o:title="" cropright="16779f"/>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">
                  <v:imagedata r:id="rId49" o:title="A diagram of different types of lines&#10;&#10;Description automatically generated with medium confidence" croptop="24423f" cropbottom="28899f" cropleft="49018f" cropright="916f"/>
                </v:shape>
                <w10:wrap type="square"/>
              </v:group>
            </w:pict>
          </mc:Fallback>
        </mc:AlternateContent>
      </w:r>
      <w:r w:rsidR="002C65D6">
        <w:rPr>
          <w:b/>
          <w:szCs w:val="24"/>
        </w:rPr>
        <w:t>Strategy f</w:t>
      </w:r>
      <w:r w:rsidR="001A2CE8">
        <w:rPr>
          <w:b/>
          <w:szCs w:val="24"/>
        </w:rPr>
        <w:t xml:space="preserve">orecasters and </w:t>
      </w:r>
      <w:r w:rsidR="002C65D6">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proofErr w:type="gramStart"/>
      <w:r w:rsidR="005C74A1">
        <w:rPr>
          <w:bCs/>
          <w:i/>
          <w:iCs/>
          <w:szCs w:val="24"/>
        </w:rPr>
        <w:t>F</w:t>
      </w:r>
      <w:r w:rsidR="005C74A1">
        <w:rPr>
          <w:bCs/>
          <w:szCs w:val="24"/>
        </w:rPr>
        <w:t>(</w:t>
      </w:r>
      <w:proofErr w:type="gramEnd"/>
      <w:r w:rsidR="005C74A1">
        <w:rPr>
          <w:bCs/>
          <w:szCs w:val="24"/>
        </w:rPr>
        <w:t>1, 215) = 0.392, p = 0.532)</w:t>
      </w:r>
      <w:r w:rsidR="00463F45">
        <w:rPr>
          <w:bCs/>
          <w:szCs w:val="24"/>
        </w:rPr>
        <w:t>. H</w:t>
      </w:r>
      <w:r w:rsidR="005C74A1">
        <w:rPr>
          <w:bCs/>
          <w:szCs w:val="24"/>
        </w:rPr>
        <w:t xml:space="preserve">owever, the participants in the </w:t>
      </w:r>
      <w:r w:rsidR="002C65D6">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proofErr w:type="gramStart"/>
      <w:r w:rsidR="005C74A1">
        <w:rPr>
          <w:bCs/>
          <w:i/>
          <w:iCs/>
          <w:szCs w:val="24"/>
        </w:rPr>
        <w:t>F</w:t>
      </w:r>
      <w:r w:rsidR="005C74A1">
        <w:rPr>
          <w:bCs/>
          <w:szCs w:val="24"/>
        </w:rPr>
        <w:t>(</w:t>
      </w:r>
      <w:proofErr w:type="gramEnd"/>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reappraisal was more </w:t>
      </w:r>
      <w:r w:rsidR="00463F45">
        <w:rPr>
          <w:bCs/>
          <w:szCs w:val="24"/>
        </w:rPr>
        <w:lastRenderedPageBreak/>
        <w:t>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cstate="print">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proofErr w:type="gramStart"/>
                                    <w:r>
                                      <w:rPr>
                                        <w:sz w:val="20"/>
                                        <w:szCs w:val="20"/>
                                      </w:rPr>
                                      <w:t>actually had</w:t>
                                    </w:r>
                                    <w:proofErr w:type="gramEnd"/>
                                    <w:r>
                                      <w:rPr>
                                        <w:sz w:val="20"/>
                                        <w:szCs w:val="20"/>
                                      </w:rPr>
                                      <w:t xml:space="preserve">.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wEwrtfsKjkpcwOJxWLxmNx2PyGRyWTymVy2XzGZzWbAF+zmfueDkMEkeGseg1Gp1Wr1mt12v&#10;2Gx2Wz2m122ugI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FgA&#10;OLgoWxzpyGJyWTymVy2XzGZzWbzmdz2f0F3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YADi4KFsc6chiclk8plctl8xm&#10;c1m85nc9n9Bd4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">
                    <v:imagedata r:id="rId54" o:title="A graph of a graph with red and blue points&#10;&#10;Description automatically generated with medium confidence" croptop="3363f" cropbottom="2836f" cropleft="52395f"/>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">
                      <v:imagedata r:id="rId55" o:title="" croptop="3704f" cropbottom="2495f" cropleft="3072f" cropright="42410f"/>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">
                            <v:imagedata r:id="rId56" o:title="A graph with red and blue points&#10;&#10;Description automatically generated" cropright="61525f"/>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proofErr w:type="gramStart"/>
                              <w:r>
                                <w:rPr>
                                  <w:sz w:val="20"/>
                                  <w:szCs w:val="20"/>
                                </w:rPr>
                                <w:t>actually had</w:t>
                              </w:r>
                              <w:proofErr w:type="gramEnd"/>
                              <w:r>
                                <w:rPr>
                                  <w:sz w:val="20"/>
                                  <w:szCs w:val="20"/>
                                </w:rPr>
                                <w:t xml:space="preserve">.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">
                  <v:imagedata r:id="rId57" o:title="A diagram of different types of lines&#10;&#10;Description automatically generated with medium confidence" croptop="24423f" cropbottom="28899f" cropleft="49018f" cropright="916f"/>
                </v:shape>
                <w10:wrap type="square"/>
              </v:group>
            </w:pict>
          </mc:Fallback>
        </mc:AlternateContent>
      </w:r>
      <w:proofErr w:type="gramStart"/>
      <w:r w:rsidR="000C5A68">
        <w:rPr>
          <w:bCs/>
          <w:i/>
          <w:iCs/>
          <w:szCs w:val="24"/>
        </w:rPr>
        <w:t>t</w:t>
      </w:r>
      <w:r w:rsidR="000C5A68">
        <w:rPr>
          <w:bCs/>
          <w:szCs w:val="24"/>
        </w:rPr>
        <w:t>(</w:t>
      </w:r>
      <w:proofErr w:type="gramEnd"/>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1B7808C6"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proofErr w:type="gramStart"/>
      <w:r w:rsidR="00D9730E">
        <w:rPr>
          <w:bCs/>
          <w:i/>
          <w:iCs/>
          <w:szCs w:val="24"/>
        </w:rPr>
        <w:t>t</w:t>
      </w:r>
      <w:r w:rsidR="00D9730E">
        <w:rPr>
          <w:bCs/>
          <w:szCs w:val="24"/>
        </w:rPr>
        <w:t>(</w:t>
      </w:r>
      <w:proofErr w:type="gramEnd"/>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w:t>
      </w:r>
      <w:proofErr w:type="spellStart"/>
      <w:r w:rsidR="00D9730E">
        <w:rPr>
          <w:bCs/>
          <w:szCs w:val="24"/>
        </w:rPr>
        <w:t>mispredict</w:t>
      </w:r>
      <w:proofErr w:type="spellEnd"/>
      <w:r w:rsidR="00D9730E">
        <w:rPr>
          <w:bCs/>
          <w:szCs w:val="24"/>
        </w:rPr>
        <w:t xml:space="preserve">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256" w:name="_Hlk120030645"/>
    </w:p>
    <w:p w14:paraId="19A92E23" w14:textId="335F5238"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 xml:space="preserve">participants </w:t>
      </w:r>
      <w:proofErr w:type="gramStart"/>
      <w:r>
        <w:rPr>
          <w:szCs w:val="24"/>
        </w:rPr>
        <w:t>actually experienced</w:t>
      </w:r>
      <w:proofErr w:type="gramEnd"/>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7B2779">
        <w:rPr>
          <w:szCs w:val="24"/>
        </w:rPr>
        <w:t>complex, 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3D9A5330"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9D7878">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0E4249" w:rsidRPr="000E4249">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9D7878">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0E4249" w:rsidRPr="000E4249">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9D7878">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0E4249" w:rsidRPr="000E4249">
        <w:t>(</w:t>
      </w:r>
      <w:proofErr w:type="spellStart"/>
      <w:r w:rsidR="000E4249" w:rsidRPr="000E4249">
        <w:t>Uusberg</w:t>
      </w:r>
      <w:proofErr w:type="spellEnd"/>
      <w:r w:rsidR="000E4249" w:rsidRPr="000E4249">
        <w:t xml:space="preserve">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19B78D1A"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9D7878">
        <w:rPr>
          <w:szCs w:val="24"/>
        </w:rPr>
        <w:instrText xml:space="preserve"> ADDIN ZOTERO_ITEM CSL_CITATION {"citationID":"qHF1Xetf","properties":{"formattedCitation":"(Bramson et al., 2023)","plainCitation":"(Bramson et al., 2023)","noteIndex":0},"citationItems":[{"id":17933,"uris":["http://zotero.org/users/6239255/items/ZTSPGSIM"],"itemData":{"id":17933,"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0E4249" w:rsidRPr="000E4249">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9D7878">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17928,"uris":["http://zotero.org/users/6239255/items/SPAY8WIT"],"itemData":{"id":17928,"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531,"uris":["http://zotero.org/users/6239255/items/SSI6FM78"],"itemData":{"id":53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505,"uris":["http://zotero.org/users/6239255/items/BIZ5A6BW"],"itemData":{"id":505,"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0E4249" w:rsidRPr="000E4249">
        <w:t xml:space="preserve">(Bramson et al., 2018; Mobbs et al., 2007; </w:t>
      </w:r>
      <w:proofErr w:type="spellStart"/>
      <w:r w:rsidR="000E4249" w:rsidRPr="000E4249">
        <w:t>Saarimäki</w:t>
      </w:r>
      <w:proofErr w:type="spellEnd"/>
      <w:r w:rsidR="000E4249" w:rsidRPr="000E4249">
        <w:t xml:space="preserve">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9D7878">
        <w:rPr>
          <w:szCs w:val="24"/>
        </w:rPr>
        <w:instrText xml:space="preserve"> ADDIN ZOTERO_ITEM CSL_CITATION {"citationID":"IIsuZviF","properties":{"formattedCitation":"(Ridderinkhof, 2017)","plainCitation":"(Ridderinkhof, 2017)","noteIndex":0},"citationItems":[{"id":17931,"uris":["http://zotero.org/users/6239255/items/DLDV98MA"],"itemData":{"id":17931,"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0E4249" w:rsidRPr="000E4249">
        <w:t>(</w:t>
      </w:r>
      <w:proofErr w:type="spellStart"/>
      <w:r w:rsidR="000E4249" w:rsidRPr="000E4249">
        <w:t>Ridderinkhof</w:t>
      </w:r>
      <w:proofErr w:type="spellEnd"/>
      <w:r w:rsidR="000E4249" w:rsidRPr="000E4249">
        <w:t>,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w:t>
      </w:r>
      <w:r w:rsidR="004C0A01">
        <w:rPr>
          <w:szCs w:val="24"/>
        </w:rPr>
        <w:lastRenderedPageBreak/>
        <w:t>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w:t>
      </w:r>
      <w:proofErr w:type="gramStart"/>
      <w:r w:rsidR="00CB6F14">
        <w:rPr>
          <w:szCs w:val="24"/>
        </w:rPr>
        <w:t>emotionally-evocative</w:t>
      </w:r>
      <w:proofErr w:type="gramEnd"/>
      <w:r w:rsidR="00CB6F14">
        <w:rPr>
          <w:szCs w:val="24"/>
        </w:rPr>
        <w:t xml:space="preser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63F00794"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9D7878">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0E4249" w:rsidRPr="000E4249">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9D7878">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E4249" w:rsidRPr="000E4249">
        <w:t>(</w:t>
      </w:r>
      <w:proofErr w:type="spellStart"/>
      <w:r w:rsidR="000E4249" w:rsidRPr="000E4249">
        <w:t>Sayette</w:t>
      </w:r>
      <w:proofErr w:type="spellEnd"/>
      <w:r w:rsidR="000E4249" w:rsidRPr="000E4249">
        <w:t xml:space="preserv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9D7878">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E4249" w:rsidRPr="000E4249">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9D7878">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E4249" w:rsidRPr="000E4249">
        <w:t>(</w:t>
      </w:r>
      <w:proofErr w:type="spellStart"/>
      <w:r w:rsidR="000E4249" w:rsidRPr="000E4249">
        <w:t>FeldmanHall</w:t>
      </w:r>
      <w:proofErr w:type="spellEnd"/>
      <w:r w:rsidR="000E4249" w:rsidRPr="000E4249">
        <w:t xml:space="preserve">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9D7878">
        <w:rPr>
          <w:szCs w:val="24"/>
        </w:rPr>
        <w:instrText xml:space="preserve"> ADDIN ZOTERO_ITEM CSL_CITATION {"citationID":"oyV779D4","properties":{"formattedCitation":"(Wennerhold &amp; Friese, 2020)","plainCitation":"(Wennerhold &amp; Friese, 2020)","noteIndex":0},"citationItems":[{"id":17925,"uris":["http://zotero.org/users/6239255/items/56XXYP74"],"itemData":{"id":17925,"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E4249" w:rsidRPr="000E4249">
        <w:t>(</w:t>
      </w:r>
      <w:proofErr w:type="spellStart"/>
      <w:r w:rsidR="000E4249" w:rsidRPr="000E4249">
        <w:t>Wennerhold</w:t>
      </w:r>
      <w:proofErr w:type="spellEnd"/>
      <w:r w:rsidR="000E4249" w:rsidRPr="000E4249">
        <w:t xml:space="preserve">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9D7878">
        <w:rPr>
          <w:szCs w:val="24"/>
        </w:rPr>
        <w:instrText xml:space="preserve"> ADDIN ZOTERO_ITEM CSL_CITATION {"citationID":"SpYrSwCB","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E4249" w:rsidRPr="000E4249">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9D7878">
        <w:rPr>
          <w:szCs w:val="24"/>
        </w:rPr>
        <w:instrText xml:space="preserve"> ADDIN ZOTERO_ITEM CSL_CITATION {"citationID":"Co8rn84t","properties":{"formattedCitation":"(Grund &amp; Carstens, 2019)","plainCitation":"(Grund &amp; Carstens, 2019)","noteIndex":0},"citationItems":[{"id":17926,"uris":["http://zotero.org/users/6239255/items/5TZLJG63"],"itemData":{"id":17926,"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0E4249" w:rsidRPr="000E4249">
        <w:t>(Grund &amp; Carstens, 2019)</w:t>
      </w:r>
      <w:r w:rsidR="00DA5A6D">
        <w:rPr>
          <w:szCs w:val="24"/>
        </w:rPr>
        <w:fldChar w:fldCharType="end"/>
      </w:r>
      <w:r w:rsidR="00DA5A6D">
        <w:rPr>
          <w:szCs w:val="24"/>
        </w:rPr>
        <w:t xml:space="preserve">. </w:t>
      </w:r>
    </w:p>
    <w:p w14:paraId="2EFB9A53" w14:textId="42218234"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w:t>
      </w:r>
      <w:r w:rsidR="00034D34">
        <w:rPr>
          <w:szCs w:val="24"/>
        </w:rPr>
        <w:lastRenderedPageBreak/>
        <w:t xml:space="preserve">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9D7878">
        <w:rPr>
          <w:szCs w:val="24"/>
        </w:rPr>
        <w:instrText xml:space="preserve"> ADDIN ZOTERO_ITEM CSL_CITATION {"citationID":"CrEJNpg8","properties":{"formattedCitation":"(Clasen et al., 2019; Tashjian et al., 2022)","plainCitation":"(Clasen et al.,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E4249" w:rsidRPr="000E4249">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w:t>
      </w:r>
      <w:ins w:id="257" w:author="Billy Mitchell" w:date="2024-07-13T00:40:00Z" w16du:dateUtc="2024-07-13T04:40:00Z">
        <w:r w:rsidR="00710F71">
          <w:rPr>
            <w:szCs w:val="24"/>
          </w:rPr>
          <w:t xml:space="preserve"> most of</w:t>
        </w:r>
      </w:ins>
      <w:r w:rsidR="0043784E">
        <w:rPr>
          <w:szCs w:val="24"/>
        </w:rPr>
        <w:t xml:space="preserve"> the self-report data that </w:t>
      </w:r>
      <w:proofErr w:type="gramStart"/>
      <w:r w:rsidR="0043784E">
        <w:rPr>
          <w:szCs w:val="24"/>
        </w:rPr>
        <w:t>we did collect</w:t>
      </w:r>
      <w:proofErr w:type="gramEnd"/>
      <w:r w:rsidR="0043784E">
        <w:rPr>
          <w:szCs w:val="24"/>
        </w:rPr>
        <w:t xml:space="preserve"> was captured post-exposure, not during exposure.</w:t>
      </w:r>
      <w:r w:rsidR="00034D34">
        <w:rPr>
          <w:szCs w:val="24"/>
        </w:rPr>
        <w:t xml:space="preserve"> </w:t>
      </w:r>
      <w:ins w:id="258" w:author="Billy Mitchell" w:date="2024-07-23T14:09:00Z" w16du:dateUtc="2024-07-23T18:09:00Z">
        <w:r w:rsidR="000E4249">
          <w:rPr>
            <w:szCs w:val="24"/>
          </w:rPr>
          <w:t>Thus, without manipulation, it is</w:t>
        </w:r>
      </w:ins>
      <w:ins w:id="259" w:author="Billy Mitchell" w:date="2024-07-13T00:41:00Z" w16du:dateUtc="2024-07-13T04:41:00Z">
        <w:r w:rsidR="00710F71">
          <w:rPr>
            <w:szCs w:val="24"/>
          </w:rPr>
          <w:t xml:space="preserve"> unclear whether self-reported emotion intensity</w:t>
        </w:r>
      </w:ins>
      <w:ins w:id="260" w:author="Billy Mitchell" w:date="2024-07-13T00:44:00Z" w16du:dateUtc="2024-07-13T04:44:00Z">
        <w:r w:rsidR="000A6256">
          <w:rPr>
            <w:szCs w:val="24"/>
          </w:rPr>
          <w:t xml:space="preserve"> in Study 1</w:t>
        </w:r>
      </w:ins>
      <w:ins w:id="261" w:author="Billy Mitchell" w:date="2024-07-13T00:41:00Z" w16du:dateUtc="2024-07-13T04:41:00Z">
        <w:r w:rsidR="00710F71">
          <w:rPr>
            <w:szCs w:val="24"/>
          </w:rPr>
          <w:t xml:space="preserve"> represents a precursor t</w:t>
        </w:r>
      </w:ins>
      <w:ins w:id="262" w:author="Billy Mitchell" w:date="2024-07-13T00:42:00Z" w16du:dateUtc="2024-07-13T04:42:00Z">
        <w:r w:rsidR="00710F71">
          <w:rPr>
            <w:szCs w:val="24"/>
          </w:rPr>
          <w:t xml:space="preserve">o regulation, a product of regulation, or some combination of the two. </w:t>
        </w:r>
      </w:ins>
      <w:ins w:id="263" w:author="Billy Mitchell" w:date="2024-07-23T14:08:00Z" w16du:dateUtc="2024-07-23T18:08:00Z">
        <w:r w:rsidR="000E4249">
          <w:rPr>
            <w:szCs w:val="24"/>
          </w:rPr>
          <w:t xml:space="preserve">Although computing standardized emotion scores of each event within the haunted house would be ideal and theoretically possible, the limited window in which we had to collect our experimental data made it difficult to assemble an additional independent sample for this purpose. While we chose language which aimed to target emotion as a precursor, it is entirely possible that subjects may have misremembered or misinterpreted this intent. </w:t>
        </w:r>
      </w:ins>
      <w:ins w:id="264" w:author="Billy Mitchell" w:date="2024-07-13T00:42:00Z" w16du:dateUtc="2024-07-13T04:42:00Z">
        <w:r w:rsidR="00710F71">
          <w:rPr>
            <w:szCs w:val="24"/>
          </w:rPr>
          <w:t xml:space="preserve">While some of our exploratory analyses suggest </w:t>
        </w:r>
      </w:ins>
      <w:ins w:id="265" w:author="Billy Mitchell" w:date="2024-07-13T00:43:00Z" w16du:dateUtc="2024-07-13T04:43:00Z">
        <w:r w:rsidR="00710F71">
          <w:rPr>
            <w:szCs w:val="24"/>
          </w:rPr>
          <w:t xml:space="preserve">that the relationship between intensity and self-regulation failed to materialize even with </w:t>
        </w:r>
      </w:ins>
      <w:ins w:id="266" w:author="Billy Mitchell" w:date="2024-07-13T00:45:00Z" w16du:dateUtc="2024-07-13T04:45:00Z">
        <w:r w:rsidR="000A6256">
          <w:rPr>
            <w:szCs w:val="24"/>
          </w:rPr>
          <w:t xml:space="preserve">stimulus </w:t>
        </w:r>
      </w:ins>
      <w:ins w:id="267" w:author="Billy Mitchell" w:date="2024-07-13T00:43:00Z" w16du:dateUtc="2024-07-13T04:43:00Z">
        <w:r w:rsidR="00710F71">
          <w:rPr>
            <w:szCs w:val="24"/>
          </w:rPr>
          <w:t>manipulation</w:t>
        </w:r>
      </w:ins>
      <w:ins w:id="268" w:author="Billy Mitchell" w:date="2024-07-23T14:10:00Z" w16du:dateUtc="2024-07-23T18:10:00Z">
        <w:r w:rsidR="000E4249">
          <w:rPr>
            <w:szCs w:val="24"/>
          </w:rPr>
          <w:t xml:space="preserve"> (i.e., using section as a predictor of regulation)</w:t>
        </w:r>
      </w:ins>
      <w:ins w:id="269" w:author="Billy Mitchell" w:date="2024-07-13T00:43:00Z" w16du:dateUtc="2024-07-13T04:43:00Z">
        <w:r w:rsidR="00710F71">
          <w:rPr>
            <w:szCs w:val="24"/>
          </w:rPr>
          <w:t xml:space="preserve">, </w:t>
        </w:r>
      </w:ins>
      <w:ins w:id="270" w:author="Billy Mitchell" w:date="2024-07-23T14:11:00Z" w16du:dateUtc="2024-07-23T18:11:00Z">
        <w:r w:rsidR="000E4249">
          <w:rPr>
            <w:szCs w:val="24"/>
          </w:rPr>
          <w:t xml:space="preserve">because of this design, </w:t>
        </w:r>
      </w:ins>
      <w:ins w:id="271" w:author="Billy Mitchell" w:date="2024-07-13T00:44:00Z" w16du:dateUtc="2024-07-13T04:44:00Z">
        <w:r w:rsidR="000A6256">
          <w:rPr>
            <w:szCs w:val="24"/>
          </w:rPr>
          <w:t>the results of Study 1 analyses</w:t>
        </w:r>
      </w:ins>
      <w:ins w:id="272" w:author="Billy Mitchell" w:date="2024-07-13T00:45:00Z" w16du:dateUtc="2024-07-13T04:45:00Z">
        <w:r w:rsidR="000A6256">
          <w:rPr>
            <w:szCs w:val="24"/>
          </w:rPr>
          <w:t xml:space="preserve"> may</w:t>
        </w:r>
      </w:ins>
      <w:ins w:id="273" w:author="Billy Mitchell" w:date="2024-07-13T01:24:00Z" w16du:dateUtc="2024-07-13T05:24:00Z">
        <w:r w:rsidR="00243C78">
          <w:rPr>
            <w:szCs w:val="24"/>
          </w:rPr>
          <w:t xml:space="preserve"> </w:t>
        </w:r>
      </w:ins>
      <w:ins w:id="274" w:author="Billy Mitchell" w:date="2024-07-23T14:11:00Z" w16du:dateUtc="2024-07-23T18:11:00Z">
        <w:r w:rsidR="000E4249">
          <w:rPr>
            <w:szCs w:val="24"/>
          </w:rPr>
          <w:t>not be conclusive</w:t>
        </w:r>
      </w:ins>
      <w:ins w:id="275" w:author="Billy Mitchell" w:date="2024-07-13T01:25:00Z" w16du:dateUtc="2024-07-13T05:25:00Z">
        <w:r w:rsidR="00243C78">
          <w:rPr>
            <w:szCs w:val="24"/>
          </w:rPr>
          <w:t>.</w:t>
        </w:r>
      </w:ins>
      <w:ins w:id="276" w:author="Billy Mitchell" w:date="2024-07-13T00:44:00Z" w16du:dateUtc="2024-07-13T04:44:00Z">
        <w:r w:rsidR="000A6256">
          <w:rPr>
            <w:szCs w:val="24"/>
          </w:rPr>
          <w:t xml:space="preserve"> </w:t>
        </w:r>
      </w:ins>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245CC6">
        <w:rPr>
          <w:szCs w:val="24"/>
        </w:rPr>
        <w:t>Studie</w:t>
      </w:r>
      <w:r w:rsidR="007B2779">
        <w:rPr>
          <w:szCs w:val="24"/>
        </w:rPr>
        <w:t xml:space="preserve">s 2 and 3 were also conducted entirely online. Though means of standardizing the experience were attempted, we </w:t>
      </w:r>
      <w:r w:rsidR="007B2779">
        <w:rPr>
          <w:szCs w:val="24"/>
        </w:rPr>
        <w:lastRenderedPageBreak/>
        <w:t>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w:t>
      </w:r>
      <w:proofErr w:type="gramStart"/>
      <w:r w:rsidR="00D57CE0">
        <w:rPr>
          <w:szCs w:val="24"/>
        </w:rPr>
        <w:t>used</w:t>
      </w:r>
      <w:proofErr w:type="gramEnd"/>
      <w:r w:rsidR="00D57CE0">
        <w:rPr>
          <w:szCs w:val="24"/>
        </w:rPr>
        <w:t xml:space="preserve">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think they would regulate. Regardless, this inconsistency may have </w:t>
      </w:r>
      <w:proofErr w:type="gramStart"/>
      <w:r>
        <w:rPr>
          <w:szCs w:val="24"/>
        </w:rPr>
        <w:t>introduced</w:t>
      </w:r>
      <w:proofErr w:type="gramEnd"/>
      <w:r>
        <w:rPr>
          <w:szCs w:val="24"/>
        </w:rPr>
        <w:t xml:space="preserve"> confusion into participant forecasting and the extent to which this may have had impacts upon the outcome of Study 3 is unknown. </w:t>
      </w:r>
    </w:p>
    <w:p w14:paraId="00A6FD1A" w14:textId="7BDE6245"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9D7878">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0E4249" w:rsidRPr="000E4249">
        <w:t>(</w:t>
      </w:r>
      <w:proofErr w:type="spellStart"/>
      <w:r w:rsidR="000E4249" w:rsidRPr="000E4249">
        <w:t>Uusberg</w:t>
      </w:r>
      <w:proofErr w:type="spellEnd"/>
      <w:r w:rsidR="000E4249" w:rsidRPr="000E4249">
        <w:t xml:space="preserve">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w:t>
      </w:r>
      <w:r w:rsidR="0023367E">
        <w:rPr>
          <w:szCs w:val="24"/>
        </w:rPr>
        <w:lastRenderedPageBreak/>
        <w:t xml:space="preserve">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4D3B0362"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9D7878">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0E4249" w:rsidRPr="000E4249">
        <w:t>(Young &amp; Suri, 2020)</w:t>
      </w:r>
      <w:r w:rsidR="00C52CA8">
        <w:rPr>
          <w:szCs w:val="24"/>
        </w:rPr>
        <w:fldChar w:fldCharType="end"/>
      </w:r>
      <w:r w:rsidR="00023609">
        <w:rPr>
          <w:szCs w:val="24"/>
        </w:rPr>
        <w:t xml:space="preserve">. </w:t>
      </w:r>
      <w:r w:rsidR="00B720B2" w:rsidRPr="008C7178">
        <w:rPr>
          <w:szCs w:val="24"/>
        </w:rPr>
        <w:lastRenderedPageBreak/>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w:t>
      </w:r>
      <w:proofErr w:type="gramStart"/>
      <w:r w:rsidR="00B720B2" w:rsidRPr="008C7178">
        <w:rPr>
          <w:szCs w:val="24"/>
        </w:rPr>
        <w:t>ecologically-valid</w:t>
      </w:r>
      <w:proofErr w:type="gramEnd"/>
      <w:r w:rsidR="00B720B2" w:rsidRPr="008C7178">
        <w:rPr>
          <w:szCs w:val="24"/>
        </w:rPr>
        <w:t xml:space="preserve">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1"/>
    <w:bookmarkEnd w:id="6"/>
    <w:bookmarkEnd w:id="256"/>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62F28F38"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 xml:space="preserve">Ian O’Shea, Isabel Leiva, Angelique Vittone, Lauren </w:t>
      </w:r>
      <w:proofErr w:type="spellStart"/>
      <w:r w:rsidR="0087748B" w:rsidRPr="003D121C">
        <w:rPr>
          <w:szCs w:val="24"/>
        </w:rPr>
        <w:t>Iglio</w:t>
      </w:r>
      <w:proofErr w:type="spellEnd"/>
      <w:r w:rsidR="0087748B" w:rsidRPr="003D121C">
        <w:rPr>
          <w:szCs w:val="24"/>
        </w:rPr>
        <w:t>, Kathryn Lockwood, Devlin Eckardt</w:t>
      </w:r>
      <w:r w:rsidR="0087748B">
        <w:rPr>
          <w:szCs w:val="24"/>
        </w:rPr>
        <w:t>, Adhya Gowda,</w:t>
      </w:r>
      <w:del w:id="277" w:author="Billy Mitchell" w:date="2024-07-02T15:18:00Z" w16du:dateUtc="2024-07-02T19:18:00Z">
        <w:r w:rsidR="0087748B" w:rsidRPr="003D121C" w:rsidDel="000F2F8D">
          <w:rPr>
            <w:szCs w:val="24"/>
          </w:rPr>
          <w:delText xml:space="preserve"> and</w:delText>
        </w:r>
      </w:del>
      <w:r w:rsidR="0087748B" w:rsidRPr="003D121C">
        <w:rPr>
          <w:szCs w:val="24"/>
        </w:rPr>
        <w:t xml:space="preserve"> Troy Houser</w:t>
      </w:r>
      <w:ins w:id="278" w:author="Billy Mitchell" w:date="2024-07-02T15:18:00Z" w16du:dateUtc="2024-07-02T19:18:00Z">
        <w:r w:rsidR="000F2F8D">
          <w:rPr>
            <w:szCs w:val="24"/>
          </w:rPr>
          <w:t xml:space="preserve">, </w:t>
        </w:r>
      </w:ins>
      <w:ins w:id="279" w:author="Billy Mitchell" w:date="2024-07-02T15:19:00Z" w16du:dateUtc="2024-07-02T19:19:00Z">
        <w:r w:rsidR="000F2F8D">
          <w:rPr>
            <w:szCs w:val="24"/>
          </w:rPr>
          <w:t xml:space="preserve">Marissa Ballew, </w:t>
        </w:r>
      </w:ins>
      <w:ins w:id="280" w:author="Billy Mitchell" w:date="2024-07-12T22:22:00Z" w16du:dateUtc="2024-07-13T02:22:00Z">
        <w:r w:rsidR="003E0416">
          <w:rPr>
            <w:szCs w:val="24"/>
          </w:rPr>
          <w:t xml:space="preserve">Kaitlin Dow, and </w:t>
        </w:r>
      </w:ins>
      <w:del w:id="281" w:author="Billy Mitchell" w:date="2024-07-12T22:23:00Z" w16du:dateUtc="2024-07-13T02:23:00Z">
        <w:r w:rsidR="0087748B" w:rsidRPr="003D121C" w:rsidDel="003E0416">
          <w:rPr>
            <w:szCs w:val="24"/>
          </w:rPr>
          <w:delText xml:space="preserve"> </w:delText>
        </w:r>
      </w:del>
      <w:ins w:id="282" w:author="Billy Mitchell" w:date="2024-07-12T22:23:00Z" w16du:dateUtc="2024-07-13T02:23:00Z">
        <w:r w:rsidR="003E0416" w:rsidRPr="003E0416">
          <w:rPr>
            <w:szCs w:val="24"/>
          </w:rPr>
          <w:t>Mary Nolwenn Achy</w:t>
        </w:r>
        <w:r w:rsidR="003E0416">
          <w:rPr>
            <w:szCs w:val="24"/>
          </w:rPr>
          <w:t xml:space="preserve"> </w:t>
        </w:r>
      </w:ins>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3D4B74AE" w:rsidR="00BE19D6" w:rsidRDefault="00BE19D6" w:rsidP="00BE73D6">
      <w:pPr>
        <w:spacing w:after="0" w:line="480" w:lineRule="auto"/>
        <w:ind w:left="0" w:firstLine="0"/>
        <w:jc w:val="left"/>
        <w:rPr>
          <w:szCs w:val="24"/>
        </w:rPr>
      </w:pPr>
      <w:r>
        <w:rPr>
          <w:szCs w:val="24"/>
        </w:rPr>
        <w:t xml:space="preserve">Earlier versions of this manuscript have been available on </w:t>
      </w:r>
      <w:proofErr w:type="spellStart"/>
      <w:r>
        <w:rPr>
          <w:szCs w:val="24"/>
        </w:rPr>
        <w:t>PsyArxiv</w:t>
      </w:r>
      <w:proofErr w:type="spellEnd"/>
      <w:r>
        <w:rPr>
          <w:szCs w:val="24"/>
        </w:rPr>
        <w:t xml:space="preserve">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w:t>
      </w:r>
      <w:ins w:id="283" w:author="Billy Mitchell" w:date="2024-07-12T22:24:00Z" w16du:dateUtc="2024-07-13T02:24:00Z">
        <w:r w:rsidR="003E0416">
          <w:rPr>
            <w:szCs w:val="24"/>
          </w:rPr>
          <w:t>A symposi</w:t>
        </w:r>
      </w:ins>
      <w:ins w:id="284" w:author="Billy Mitchell" w:date="2024-07-12T22:25:00Z" w16du:dateUtc="2024-07-13T02:25:00Z">
        <w:r w:rsidR="003E0416">
          <w:rPr>
            <w:szCs w:val="24"/>
          </w:rPr>
          <w:t xml:space="preserve">um </w:t>
        </w:r>
      </w:ins>
      <w:ins w:id="285" w:author="Billy Mitchell" w:date="2024-07-12T22:24:00Z" w16du:dateUtc="2024-07-13T02:24:00Z">
        <w:r w:rsidR="003E0416">
          <w:rPr>
            <w:szCs w:val="24"/>
          </w:rPr>
          <w:t xml:space="preserve">containing these findings was presented </w:t>
        </w:r>
      </w:ins>
      <w:ins w:id="286" w:author="Billy Mitchell" w:date="2024-07-12T22:25:00Z" w16du:dateUtc="2024-07-13T02:25:00Z">
        <w:r w:rsidR="003E0416">
          <w:rPr>
            <w:szCs w:val="24"/>
          </w:rPr>
          <w:t xml:space="preserve">during the 2024 </w:t>
        </w:r>
        <w:r w:rsidR="003E0416">
          <w:t xml:space="preserve">annual conference of the Association of Psychological Science. </w:t>
        </w:r>
      </w:ins>
      <w:r>
        <w:rPr>
          <w:szCs w:val="24"/>
        </w:rPr>
        <w:t>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 xml:space="preserve">was published using physiological and </w:t>
      </w:r>
      <w:proofErr w:type="gramStart"/>
      <w:r w:rsidR="00EF043F">
        <w:rPr>
          <w:szCs w:val="24"/>
        </w:rPr>
        <w:t>emotion</w:t>
      </w:r>
      <w:proofErr w:type="gramEnd"/>
      <w:r w:rsidR="00EF043F">
        <w:rPr>
          <w:szCs w:val="24"/>
        </w:rPr>
        <w:t xml:space="preserve"> data from the preliminary study.</w:t>
      </w:r>
      <w:r w:rsidR="00512CCD">
        <w:rPr>
          <w:szCs w:val="24"/>
        </w:rPr>
        <w:t xml:space="preserve"> Cliver et al., </w:t>
      </w:r>
      <w:r w:rsidR="00672923">
        <w:rPr>
          <w:szCs w:val="24"/>
        </w:rPr>
        <w:t>In Press</w:t>
      </w:r>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lastRenderedPageBreak/>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w:t>
      </w:r>
      <w:proofErr w:type="spellStart"/>
      <w:r w:rsidR="00495A2C">
        <w:rPr>
          <w:szCs w:val="24"/>
        </w:rPr>
        <w:t>powerpoints</w:t>
      </w:r>
      <w:proofErr w:type="spellEnd"/>
      <w:r w:rsidR="00495A2C">
        <w:rPr>
          <w:szCs w:val="24"/>
        </w:rPr>
        <w:t xml:space="preserve">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proofErr w:type="spellStart"/>
      <w:r w:rsidRPr="00BE73D6">
        <w:rPr>
          <w:b/>
          <w:bCs/>
          <w:szCs w:val="24"/>
        </w:rPr>
        <w:t>C</w:t>
      </w:r>
      <w:r w:rsidR="00861E10" w:rsidRPr="00BE73D6">
        <w:rPr>
          <w:b/>
          <w:bCs/>
          <w:szCs w:val="24"/>
        </w:rPr>
        <w:t>r</w:t>
      </w:r>
      <w:r w:rsidRPr="00BE73D6">
        <w:rPr>
          <w:b/>
          <w:bCs/>
          <w:szCs w:val="24"/>
        </w:rPr>
        <w:t>ediT</w:t>
      </w:r>
      <w:proofErr w:type="spellEnd"/>
      <w:r w:rsidRPr="00BE73D6">
        <w:rPr>
          <w:b/>
          <w:bCs/>
          <w:szCs w:val="24"/>
        </w:rPr>
        <w: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09567A4C" w14:textId="77777777" w:rsidR="000E4249" w:rsidRDefault="00054CD8" w:rsidP="000E4249">
      <w:pPr>
        <w:pStyle w:val="Bibliography"/>
      </w:pPr>
      <w:r>
        <w:fldChar w:fldCharType="begin"/>
      </w:r>
      <w:r w:rsidR="000E4249">
        <w:instrText xml:space="preserve"> ADDIN ZOTERO_BIBL {"uncited":[],"omitted":[],"custom":[]} CSL_BIBLIOGRAPHY </w:instrText>
      </w:r>
      <w:r>
        <w:fldChar w:fldCharType="separate"/>
      </w:r>
      <w:proofErr w:type="spellStart"/>
      <w:r w:rsidR="000E4249">
        <w:t>Aldao</w:t>
      </w:r>
      <w:proofErr w:type="spellEnd"/>
      <w:r w:rsidR="000E4249">
        <w:t xml:space="preserve">, A. (2013). The Future of Emotion Regulation Research: Capturing Context. </w:t>
      </w:r>
      <w:r w:rsidR="000E4249">
        <w:rPr>
          <w:i/>
          <w:iCs/>
        </w:rPr>
        <w:t>Perspectives on Psychological Science</w:t>
      </w:r>
      <w:r w:rsidR="000E4249">
        <w:t xml:space="preserve">, </w:t>
      </w:r>
      <w:r w:rsidR="000E4249">
        <w:rPr>
          <w:i/>
          <w:iCs/>
        </w:rPr>
        <w:t>8</w:t>
      </w:r>
      <w:r w:rsidR="000E4249">
        <w:t>(2), 155–172. https://doi.org/10.1177/1745691612459518</w:t>
      </w:r>
    </w:p>
    <w:p w14:paraId="559E6AF5" w14:textId="77777777" w:rsidR="000E4249" w:rsidRDefault="000E4249" w:rsidP="000E4249">
      <w:pPr>
        <w:pStyle w:val="Bibliography"/>
      </w:pPr>
      <w:proofErr w:type="spellStart"/>
      <w:r>
        <w:t>Aldao</w:t>
      </w:r>
      <w:proofErr w:type="spellEnd"/>
      <w:r>
        <w:t xml:space="preserve">,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397A1F6E" w14:textId="77777777" w:rsidR="000E4249" w:rsidRDefault="000E4249" w:rsidP="000E4249">
      <w:pPr>
        <w:pStyle w:val="Bibliography"/>
      </w:pPr>
      <w:proofErr w:type="spellStart"/>
      <w:r>
        <w:t>Aldao</w:t>
      </w:r>
      <w:proofErr w:type="spellEnd"/>
      <w:r>
        <w:t xml:space="preserve">,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1D14A46B" w14:textId="77777777" w:rsidR="000E4249" w:rsidRDefault="000E4249" w:rsidP="000E4249">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https://doi.org/10.1016/j.jad.2020.07.060</w:t>
      </w:r>
    </w:p>
    <w:p w14:paraId="3BF44E19" w14:textId="77777777" w:rsidR="000E4249" w:rsidRDefault="000E4249" w:rsidP="000E4249">
      <w:pPr>
        <w:pStyle w:val="Bibliography"/>
      </w:pPr>
      <w:r>
        <w:t xml:space="preserve">Bates, D., </w:t>
      </w:r>
      <w:proofErr w:type="spellStart"/>
      <w:r>
        <w:t>Maechler</w:t>
      </w:r>
      <w:proofErr w:type="spellEnd"/>
      <w:r>
        <w:t xml:space="preserve">, M., Bolker, B., &amp; Walker, S. (2015). Fitting Linear Mixed-Effects Models Using lme4. </w:t>
      </w:r>
      <w:r>
        <w:rPr>
          <w:i/>
          <w:iCs/>
        </w:rPr>
        <w:t>Journal of Statistical Software</w:t>
      </w:r>
      <w:r>
        <w:t xml:space="preserve">, </w:t>
      </w:r>
      <w:r>
        <w:rPr>
          <w:i/>
          <w:iCs/>
        </w:rPr>
        <w:t>67</w:t>
      </w:r>
      <w:r>
        <w:t>(1), 1–48. https://doi.org/10.18637/jss.v067.i01</w:t>
      </w:r>
    </w:p>
    <w:p w14:paraId="2664FBE3" w14:textId="77777777" w:rsidR="000E4249" w:rsidRDefault="000E4249" w:rsidP="000E4249">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B1FEF09" w14:textId="77777777" w:rsidR="000E4249" w:rsidRDefault="000E4249" w:rsidP="000E4249">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6321EF41" w14:textId="77777777" w:rsidR="000E4249" w:rsidRDefault="000E4249" w:rsidP="000E4249">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27E4794A" w14:textId="77777777" w:rsidR="000E4249" w:rsidRDefault="000E4249" w:rsidP="000E4249">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030DDC36" w14:textId="77777777" w:rsidR="000E4249" w:rsidRDefault="000E4249" w:rsidP="000E4249">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45C5AC4E" w14:textId="77777777" w:rsidR="000E4249" w:rsidRDefault="000E4249" w:rsidP="000E4249">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4B6FF804" w14:textId="77777777" w:rsidR="000E4249" w:rsidRDefault="000E4249" w:rsidP="000E4249">
      <w:pPr>
        <w:pStyle w:val="Bibliography"/>
      </w:pPr>
      <w:proofErr w:type="spellStart"/>
      <w:r>
        <w:t>Cendri</w:t>
      </w:r>
      <w:proofErr w:type="spellEnd"/>
      <w:r>
        <w:t xml:space="preserve"> A. Hutcherson, Hutcherson, C. A., Philip R Goldin, Goldin, P. R., Kevin N. Ochsner, Ochsner, K. N., John D. E. Gabrieli, Gabrieli, J. D. E., Lisa Feldman Barrett, Barrett, L. F., James J. Gross, &amp; Gross, J. J. (2005). Attention and emotion: Does rating emotion alter neural responses to amusing and sad films? </w:t>
      </w:r>
      <w:proofErr w:type="spellStart"/>
      <w:r>
        <w:rPr>
          <w:i/>
          <w:iCs/>
        </w:rPr>
        <w:t>NeuroImage</w:t>
      </w:r>
      <w:proofErr w:type="spellEnd"/>
      <w:r>
        <w:t xml:space="preserve">, </w:t>
      </w:r>
      <w:r>
        <w:rPr>
          <w:i/>
          <w:iCs/>
        </w:rPr>
        <w:t>27</w:t>
      </w:r>
      <w:r>
        <w:t>(3), 656–668. https://doi.org/10.1016/j.neuroimage.2005.04.028</w:t>
      </w:r>
    </w:p>
    <w:p w14:paraId="218A8D78" w14:textId="77777777" w:rsidR="000E4249" w:rsidRDefault="000E4249" w:rsidP="000E4249">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https://doi.org/10.1080/02699931.2014.901213</w:t>
      </w:r>
    </w:p>
    <w:p w14:paraId="5B61EA2B" w14:textId="77777777" w:rsidR="000E4249" w:rsidRDefault="000E4249" w:rsidP="000E4249">
      <w:pPr>
        <w:pStyle w:val="Bibliography"/>
      </w:pPr>
      <w:r>
        <w:t xml:space="preserve">Clasen, M., Andersen, M., &amp; </w:t>
      </w:r>
      <w:proofErr w:type="spellStart"/>
      <w:r>
        <w:t>Schjoedt</w:t>
      </w:r>
      <w:proofErr w:type="spellEnd"/>
      <w:r>
        <w:t xml:space="preserve">, U. (2019). Adrenaline junkies and </w:t>
      </w:r>
      <w:proofErr w:type="gramStart"/>
      <w:r>
        <w:t>white-knucklers</w:t>
      </w:r>
      <w:proofErr w:type="gramEnd"/>
      <w:r>
        <w:t xml:space="preserve">_ A quantitative study of fear management in haunted house visitors. </w:t>
      </w:r>
      <w:r>
        <w:rPr>
          <w:i/>
          <w:iCs/>
        </w:rPr>
        <w:t>Poetics</w:t>
      </w:r>
      <w:r>
        <w:t xml:space="preserve">, </w:t>
      </w:r>
      <w:r>
        <w:rPr>
          <w:i/>
          <w:iCs/>
        </w:rPr>
        <w:t>73</w:t>
      </w:r>
      <w:r>
        <w:t>, 61–71. https://doi.org/10.1016/j.poetic.2019.01.002</w:t>
      </w:r>
    </w:p>
    <w:p w14:paraId="56614897" w14:textId="77777777" w:rsidR="000E4249" w:rsidRDefault="000E4249" w:rsidP="000E4249">
      <w:pPr>
        <w:pStyle w:val="Bibliography"/>
      </w:pPr>
      <w:r>
        <w:lastRenderedPageBreak/>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6D2AA1F1" w14:textId="77777777" w:rsidR="000E4249" w:rsidRDefault="000E4249" w:rsidP="000E4249">
      <w:pPr>
        <w:pStyle w:val="Bibliography"/>
      </w:pPr>
      <w:r>
        <w:t xml:space="preserve">Colombo, D., Fernández-Álvarez, J., Suso-Ribera, C., </w:t>
      </w:r>
      <w:proofErr w:type="spellStart"/>
      <w:r>
        <w:t>Cipresso</w:t>
      </w:r>
      <w:proofErr w:type="spellEnd"/>
      <w:r>
        <w:t xml:space="preserve">, P., Valev, H., </w:t>
      </w:r>
      <w:proofErr w:type="spellStart"/>
      <w:r>
        <w:t>Leufkens</w:t>
      </w:r>
      <w:proofErr w:type="spellEnd"/>
      <w:r>
        <w:t xml:space="preserve">,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179399A2" w14:textId="77777777" w:rsidR="000E4249" w:rsidRDefault="000E4249" w:rsidP="000E4249">
      <w:pPr>
        <w:pStyle w:val="Bibliography"/>
      </w:pPr>
      <w:r>
        <w:t xml:space="preserve">De Leeuw, J. R., Gilbert, R. A., &amp; </w:t>
      </w:r>
      <w:proofErr w:type="spellStart"/>
      <w:r>
        <w:t>Luchterhandt</w:t>
      </w:r>
      <w:proofErr w:type="spellEnd"/>
      <w:r>
        <w:t xml:space="preserve">, B. (2023). </w:t>
      </w:r>
      <w:proofErr w:type="spellStart"/>
      <w:r>
        <w:t>jsPsych</w:t>
      </w:r>
      <w:proofErr w:type="spellEnd"/>
      <w:r>
        <w:t xml:space="preserve">: Enabling an Open-Source </w:t>
      </w:r>
      <w:proofErr w:type="spellStart"/>
      <w:r>
        <w:t>CollaborativeEcosystem</w:t>
      </w:r>
      <w:proofErr w:type="spellEnd"/>
      <w:r>
        <w:t xml:space="preserve"> of Behavioral Experiments. </w:t>
      </w:r>
      <w:r>
        <w:rPr>
          <w:i/>
          <w:iCs/>
        </w:rPr>
        <w:t xml:space="preserve">Journal of </w:t>
      </w:r>
      <w:proofErr w:type="gramStart"/>
      <w:r>
        <w:rPr>
          <w:i/>
          <w:iCs/>
        </w:rPr>
        <w:t>Open Source</w:t>
      </w:r>
      <w:proofErr w:type="gramEnd"/>
      <w:r>
        <w:rPr>
          <w:i/>
          <w:iCs/>
        </w:rPr>
        <w:t xml:space="preserve"> Software</w:t>
      </w:r>
      <w:r>
        <w:t xml:space="preserve">, </w:t>
      </w:r>
      <w:r>
        <w:rPr>
          <w:i/>
          <w:iCs/>
        </w:rPr>
        <w:t>8</w:t>
      </w:r>
      <w:r>
        <w:t>(85), 5351. https://doi.org/10.21105/joss.05351</w:t>
      </w:r>
    </w:p>
    <w:p w14:paraId="147991BA" w14:textId="77777777" w:rsidR="000E4249" w:rsidRDefault="000E4249" w:rsidP="000E4249">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https://doi.org/10.1093/scan/nss148</w:t>
      </w:r>
    </w:p>
    <w:p w14:paraId="16D8570D" w14:textId="77777777" w:rsidR="000E4249" w:rsidRDefault="000E4249" w:rsidP="000E4249">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04905655" w14:textId="77777777" w:rsidR="000E4249" w:rsidRDefault="000E4249" w:rsidP="000E4249">
      <w:pPr>
        <w:pStyle w:val="Bibliography"/>
      </w:pPr>
      <w:r>
        <w:t xml:space="preserve">Dixon-Gordon, K. L., </w:t>
      </w:r>
      <w:proofErr w:type="spellStart"/>
      <w:r>
        <w:t>Aldao</w:t>
      </w:r>
      <w:proofErr w:type="spellEnd"/>
      <w:r>
        <w:t xml:space="preserve">,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304CAEBB" w14:textId="77777777" w:rsidR="000E4249" w:rsidRDefault="000E4249" w:rsidP="000E4249">
      <w:pPr>
        <w:pStyle w:val="Bibliography"/>
      </w:pPr>
      <w:r>
        <w:t xml:space="preserve">Dorman Ilan, S., Tamuz, N., &amp; </w:t>
      </w:r>
      <w:proofErr w:type="spellStart"/>
      <w:r>
        <w:t>Sheppes</w:t>
      </w:r>
      <w:proofErr w:type="spellEnd"/>
      <w:r>
        <w:t xml:space="preserve">,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08D80A16" w14:textId="77777777" w:rsidR="000E4249" w:rsidRDefault="000E4249" w:rsidP="000E4249">
      <w:pPr>
        <w:pStyle w:val="Bibliography"/>
      </w:pPr>
      <w:r>
        <w:lastRenderedPageBreak/>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6307B2C6" w14:textId="77777777" w:rsidR="000E4249" w:rsidRDefault="000E4249" w:rsidP="000E4249">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https://doi.org/10.1007/s11031-016-9597-z</w:t>
      </w:r>
    </w:p>
    <w:p w14:paraId="39624C64" w14:textId="77777777" w:rsidR="000E4249" w:rsidRDefault="000E4249" w:rsidP="000E4249">
      <w:pPr>
        <w:pStyle w:val="Bibliography"/>
      </w:pPr>
      <w:r>
        <w:t xml:space="preserve">Etkin, A., </w:t>
      </w:r>
      <w:proofErr w:type="spellStart"/>
      <w:r>
        <w:t>Büchel</w:t>
      </w:r>
      <w:proofErr w:type="spellEnd"/>
      <w:r>
        <w:t xml:space="preserve">, C., &amp; Gross, J. J. (2015). The neural bases of emotion regulation. </w:t>
      </w:r>
      <w:r>
        <w:rPr>
          <w:i/>
          <w:iCs/>
        </w:rPr>
        <w:t>Nature Reviews Neuroscience</w:t>
      </w:r>
      <w:r>
        <w:t xml:space="preserve">, </w:t>
      </w:r>
      <w:r>
        <w:rPr>
          <w:i/>
          <w:iCs/>
        </w:rPr>
        <w:t>16</w:t>
      </w:r>
      <w:r>
        <w:t>(11), 693–700. https://doi.org/10.1038/nrn4044</w:t>
      </w:r>
    </w:p>
    <w:p w14:paraId="0B1978D7" w14:textId="77777777" w:rsidR="000E4249" w:rsidRDefault="000E4249" w:rsidP="000E4249">
      <w:pPr>
        <w:pStyle w:val="Bibliography"/>
      </w:pPr>
      <w:proofErr w:type="spellStart"/>
      <w:r>
        <w:t>FeldmanHall</w:t>
      </w:r>
      <w:proofErr w:type="spellEnd"/>
      <w:r>
        <w:t xml:space="preserve">, O., Mobbs, D., Evans, D., Hiscox, L., </w:t>
      </w:r>
      <w:proofErr w:type="spellStart"/>
      <w:r>
        <w:t>Navrady</w:t>
      </w:r>
      <w:proofErr w:type="spellEnd"/>
      <w:r>
        <w:t xml:space="preserve">,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6B3D81C8" w14:textId="77777777" w:rsidR="000E4249" w:rsidRDefault="000E4249" w:rsidP="000E4249">
      <w:pPr>
        <w:pStyle w:val="Bibliography"/>
      </w:pPr>
      <w:r>
        <w:t xml:space="preserve">Ford, B. Q., Gross, J. J., &amp; Gruber, J. (2019). Broadening Our Field of View: The Role of Emotion </w:t>
      </w:r>
      <w:proofErr w:type="spellStart"/>
      <w:r>
        <w:t>Polyregulation</w:t>
      </w:r>
      <w:proofErr w:type="spellEnd"/>
      <w:r>
        <w:t xml:space="preserve">. </w:t>
      </w:r>
      <w:r>
        <w:rPr>
          <w:i/>
          <w:iCs/>
        </w:rPr>
        <w:t>Emotion Review</w:t>
      </w:r>
      <w:r>
        <w:t xml:space="preserve">, </w:t>
      </w:r>
      <w:r>
        <w:rPr>
          <w:i/>
          <w:iCs/>
        </w:rPr>
        <w:t>11</w:t>
      </w:r>
      <w:r>
        <w:t>(3), 197–208. https://doi.org/10.1177/1754073919850314</w:t>
      </w:r>
    </w:p>
    <w:p w14:paraId="31A8BFE8" w14:textId="77777777" w:rsidR="000E4249" w:rsidRDefault="000E4249" w:rsidP="000E4249">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1D6F0A3" w14:textId="77777777" w:rsidR="000E4249" w:rsidRDefault="000E4249" w:rsidP="000E4249">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1DDA7063" w14:textId="77777777" w:rsidR="000E4249" w:rsidRDefault="000E4249" w:rsidP="000E4249">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60165144" w14:textId="77777777" w:rsidR="000E4249" w:rsidRDefault="000E4249" w:rsidP="000E4249">
      <w:pPr>
        <w:pStyle w:val="Bibliography"/>
      </w:pPr>
      <w:r>
        <w:lastRenderedPageBreak/>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53388C99" w14:textId="77777777" w:rsidR="000E4249" w:rsidRDefault="000E4249" w:rsidP="000E4249">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https://doi.org/10.1037/0022-3514.74.1.224</w:t>
      </w:r>
    </w:p>
    <w:p w14:paraId="3B769CD4" w14:textId="77777777" w:rsidR="000E4249" w:rsidRDefault="000E4249" w:rsidP="000E4249">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506B4349" w14:textId="77777777" w:rsidR="000E4249" w:rsidRDefault="000E4249" w:rsidP="000E4249">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https://doi.org/10.1037/0022-3514.85.2.348</w:t>
      </w:r>
    </w:p>
    <w:p w14:paraId="3E01324B" w14:textId="77777777" w:rsidR="000E4249" w:rsidRDefault="000E4249" w:rsidP="000E4249">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4EF33ADE" w14:textId="77777777" w:rsidR="000E4249" w:rsidRDefault="000E4249" w:rsidP="000E4249">
      <w:pPr>
        <w:pStyle w:val="Bibliography"/>
      </w:pPr>
      <w:r>
        <w:t xml:space="preserve">Haines, S. J., Gleeson, J., </w:t>
      </w:r>
      <w:proofErr w:type="spellStart"/>
      <w:r>
        <w:t>Kuppens</w:t>
      </w:r>
      <w:proofErr w:type="spellEnd"/>
      <w:r>
        <w:t xml:space="preserve">, P., Hollenstein, T., </w:t>
      </w:r>
      <w:proofErr w:type="spellStart"/>
      <w:r>
        <w:t>Ciarrochi</w:t>
      </w:r>
      <w:proofErr w:type="spellEnd"/>
      <w:r>
        <w:t xml:space="preserve">,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https://doi.org/10.1177/0956797616669086</w:t>
      </w:r>
    </w:p>
    <w:p w14:paraId="64262565" w14:textId="77777777" w:rsidR="000E4249" w:rsidRDefault="000E4249" w:rsidP="000E4249">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https://doi.org/10.1037/tra0000577</w:t>
      </w:r>
    </w:p>
    <w:p w14:paraId="26759039" w14:textId="77777777" w:rsidR="000E4249" w:rsidRDefault="000E4249" w:rsidP="000E4249">
      <w:pPr>
        <w:pStyle w:val="Bibliography"/>
      </w:pPr>
      <w:r>
        <w:lastRenderedPageBreak/>
        <w:t xml:space="preserve">Hay, A. C., </w:t>
      </w:r>
      <w:proofErr w:type="spellStart"/>
      <w:r>
        <w:t>Sheppes</w:t>
      </w:r>
      <w:proofErr w:type="spellEnd"/>
      <w:r>
        <w:t xml:space="preserve">, G., Gross, J. J., &amp; Gruber, J. (2015). Choosing how to feel: Emotion regulation choice in bipolar disorder. </w:t>
      </w:r>
      <w:r>
        <w:rPr>
          <w:i/>
          <w:iCs/>
        </w:rPr>
        <w:t>Emotion</w:t>
      </w:r>
      <w:r>
        <w:t xml:space="preserve">, </w:t>
      </w:r>
      <w:r>
        <w:rPr>
          <w:i/>
          <w:iCs/>
        </w:rPr>
        <w:t>15</w:t>
      </w:r>
      <w:r>
        <w:t>(2), 139–145. https://doi.org/10.1037/emo0000024</w:t>
      </w:r>
    </w:p>
    <w:p w14:paraId="072AB034" w14:textId="77777777" w:rsidR="000E4249" w:rsidRDefault="000E4249" w:rsidP="000E4249">
      <w:pPr>
        <w:pStyle w:val="Bibliography"/>
      </w:pPr>
      <w:proofErr w:type="spellStart"/>
      <w:r>
        <w:t>Heiy</w:t>
      </w:r>
      <w:proofErr w:type="spellEnd"/>
      <w:r>
        <w:t xml:space="preserve">, J. E., &amp; </w:t>
      </w:r>
      <w:proofErr w:type="spellStart"/>
      <w:r>
        <w:t>Cheavens</w:t>
      </w:r>
      <w:proofErr w:type="spellEnd"/>
      <w:r>
        <w:t xml:space="preserve">, J. S. (2014). Back to basics: A naturalistic assessment of the experience and regulation of emotion. </w:t>
      </w:r>
      <w:r>
        <w:rPr>
          <w:i/>
          <w:iCs/>
        </w:rPr>
        <w:t>Emotion</w:t>
      </w:r>
      <w:r>
        <w:t xml:space="preserve">, </w:t>
      </w:r>
      <w:r>
        <w:rPr>
          <w:i/>
          <w:iCs/>
        </w:rPr>
        <w:t>14</w:t>
      </w:r>
      <w:r>
        <w:t>(5), 878–891. https://doi.org/10.1037/a0037231</w:t>
      </w:r>
    </w:p>
    <w:p w14:paraId="0BB67809" w14:textId="77777777" w:rsidR="000E4249" w:rsidRDefault="000E4249" w:rsidP="000E4249">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227AD22" w14:textId="77777777" w:rsidR="000E4249" w:rsidRDefault="000E4249" w:rsidP="000E4249">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7729F692" w14:textId="77777777" w:rsidR="000E4249" w:rsidRDefault="000E4249" w:rsidP="000E4249">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1FE53DBF" w14:textId="77777777" w:rsidR="000E4249" w:rsidRDefault="000E4249" w:rsidP="000E4249">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387E81DC" w14:textId="77777777" w:rsidR="000E4249" w:rsidRDefault="000E4249" w:rsidP="000E4249">
      <w:pPr>
        <w:pStyle w:val="Bibliography"/>
      </w:pPr>
      <w:r>
        <w:t xml:space="preserve">Lindquist, K. A., Wager, T. D., Kober, H., Bliss-Moreau, E., &amp; Barrett, L. F. (2012). The brain basis of emotion: A meta-analytic review. </w:t>
      </w:r>
      <w:proofErr w:type="gramStart"/>
      <w:r>
        <w:rPr>
          <w:i/>
          <w:iCs/>
        </w:rPr>
        <w:t>The Behavioral</w:t>
      </w:r>
      <w:proofErr w:type="gramEnd"/>
      <w:r>
        <w:rPr>
          <w:i/>
          <w:iCs/>
        </w:rPr>
        <w:t xml:space="preserve"> and Brain Sciences</w:t>
      </w:r>
      <w:r>
        <w:t xml:space="preserve">, </w:t>
      </w:r>
      <w:r>
        <w:rPr>
          <w:i/>
          <w:iCs/>
        </w:rPr>
        <w:t>35</w:t>
      </w:r>
      <w:r>
        <w:t>(3), 121–143. https://doi.org/10.1017/S0140525X11000446</w:t>
      </w:r>
    </w:p>
    <w:p w14:paraId="6848949C" w14:textId="77777777" w:rsidR="000E4249" w:rsidRDefault="000E4249" w:rsidP="000E4249">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437A0DA6" w14:textId="77777777" w:rsidR="000E4249" w:rsidRDefault="000E4249" w:rsidP="000E4249">
      <w:pPr>
        <w:pStyle w:val="Bibliography"/>
      </w:pPr>
      <w:proofErr w:type="spellStart"/>
      <w:r>
        <w:lastRenderedPageBreak/>
        <w:t>Malanchini</w:t>
      </w:r>
      <w:proofErr w:type="spellEnd"/>
      <w:r>
        <w:t xml:space="preserve">,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3C6A5F23" w14:textId="77777777" w:rsidR="000E4249" w:rsidRDefault="000E4249" w:rsidP="000E4249">
      <w:pPr>
        <w:pStyle w:val="Bibliography"/>
      </w:pPr>
      <w:r>
        <w:t xml:space="preserve">Matthews, M., Webb, T. L., Shafir, R., Snow, M., &amp; </w:t>
      </w:r>
      <w:proofErr w:type="spellStart"/>
      <w:r>
        <w:t>Sheppes</w:t>
      </w:r>
      <w:proofErr w:type="spellEnd"/>
      <w:r>
        <w:t xml:space="preserve">,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57D0A6A4" w14:textId="77777777" w:rsidR="000E4249" w:rsidRDefault="000E4249" w:rsidP="000E4249">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https://doi.org/10.1177/1368430207088035</w:t>
      </w:r>
    </w:p>
    <w:p w14:paraId="7A95D51D" w14:textId="77777777" w:rsidR="000E4249" w:rsidRDefault="000E4249" w:rsidP="000E4249">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611DBD2F" w14:textId="77777777" w:rsidR="000E4249" w:rsidRDefault="000E4249" w:rsidP="000E4249">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4CEF9375" w14:textId="77777777" w:rsidR="000E4249" w:rsidRDefault="000E4249" w:rsidP="000E4249">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1DF8D21D" w14:textId="77777777" w:rsidR="000E4249" w:rsidRDefault="000E4249" w:rsidP="000E4249">
      <w:pPr>
        <w:pStyle w:val="Bibliography"/>
      </w:pPr>
      <w:r>
        <w:lastRenderedPageBreak/>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6DA15782" w14:textId="77777777" w:rsidR="000E4249" w:rsidRDefault="000E4249" w:rsidP="000E4249">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https://doi.org/10.1016/j.paid.2015.06.048</w:t>
      </w:r>
    </w:p>
    <w:p w14:paraId="61A7002C" w14:textId="77777777" w:rsidR="000E4249" w:rsidRDefault="000E4249" w:rsidP="000E4249">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5EBE9231" w14:textId="77777777" w:rsidR="000E4249" w:rsidRDefault="000E4249" w:rsidP="000E4249">
      <w:pPr>
        <w:pStyle w:val="Bibliography"/>
      </w:pPr>
      <w:r>
        <w:t xml:space="preserve">Orejuela-Dávila, A. I., Levens, S. M., Sagui-Henson, S. J., Tedeschi, R. G., &amp; </w:t>
      </w:r>
      <w:proofErr w:type="spellStart"/>
      <w:r>
        <w:t>Sheppes</w:t>
      </w:r>
      <w:proofErr w:type="spellEnd"/>
      <w:r>
        <w:t xml:space="preserve">, G. (2019). The relation between emotion regulation choice and posttraumatic growth. </w:t>
      </w:r>
      <w:r>
        <w:rPr>
          <w:i/>
          <w:iCs/>
        </w:rPr>
        <w:t>Cognition &amp; Emotion</w:t>
      </w:r>
      <w:r>
        <w:t xml:space="preserve">, </w:t>
      </w:r>
      <w:r>
        <w:rPr>
          <w:i/>
          <w:iCs/>
        </w:rPr>
        <w:t>33</w:t>
      </w:r>
      <w:r>
        <w:t>(8), 1709–1717. https://doi.org/10.1080/02699931.2019.1592117</w:t>
      </w:r>
    </w:p>
    <w:p w14:paraId="4FFB4574" w14:textId="77777777" w:rsidR="000E4249" w:rsidRDefault="000E4249" w:rsidP="000E4249">
      <w:pPr>
        <w:pStyle w:val="Bibliography"/>
      </w:pPr>
      <w:r>
        <w:t xml:space="preserve">R Core Team. (2022). </w:t>
      </w:r>
      <w:r>
        <w:rPr>
          <w:i/>
          <w:iCs/>
        </w:rPr>
        <w:t>R: A language and environment for statistical computing.</w:t>
      </w:r>
      <w:r>
        <w:t xml:space="preserve"> [Computer software]. </w:t>
      </w:r>
      <w:proofErr w:type="gramStart"/>
      <w:r>
        <w:t>R  Foundation</w:t>
      </w:r>
      <w:proofErr w:type="gramEnd"/>
      <w:r>
        <w:t xml:space="preserve"> for Statistical Computing. https://www.R-project.org/</w:t>
      </w:r>
    </w:p>
    <w:p w14:paraId="75A4634E" w14:textId="77777777" w:rsidR="000E4249" w:rsidRDefault="000E4249" w:rsidP="000E4249">
      <w:pPr>
        <w:pStyle w:val="Bibliography"/>
      </w:pPr>
      <w:proofErr w:type="spellStart"/>
      <w:r>
        <w:t>Ridderinkhof</w:t>
      </w:r>
      <w:proofErr w:type="spellEnd"/>
      <w:r>
        <w:t xml:space="preserve">, K. R. (2017). Emotion in Action: A Predictive Processing Perspective and Theoretical Synthesis. </w:t>
      </w:r>
      <w:r>
        <w:rPr>
          <w:i/>
          <w:iCs/>
        </w:rPr>
        <w:t>Emotion Review</w:t>
      </w:r>
      <w:r>
        <w:t xml:space="preserve">, </w:t>
      </w:r>
      <w:r>
        <w:rPr>
          <w:i/>
          <w:iCs/>
        </w:rPr>
        <w:t>9</w:t>
      </w:r>
      <w:r>
        <w:t>(4), 319–325. https://doi.org/10.1177/1754073916661765</w:t>
      </w:r>
    </w:p>
    <w:p w14:paraId="3E82A451" w14:textId="77777777" w:rsidR="000E4249" w:rsidRDefault="000E4249" w:rsidP="000E4249">
      <w:pPr>
        <w:pStyle w:val="Bibliography"/>
      </w:pPr>
      <w:r>
        <w:t xml:space="preserve">Robert W. Levenson, Levenson, R. W., John M. Gottman,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34E6905E" w14:textId="77777777" w:rsidR="000E4249" w:rsidRDefault="000E4249" w:rsidP="000E4249">
      <w:pPr>
        <w:pStyle w:val="Bibliography"/>
      </w:pPr>
      <w:r>
        <w:lastRenderedPageBreak/>
        <w:t xml:space="preserve">Rottweiler, A.-L., Taxer, J. L., &amp; </w:t>
      </w:r>
      <w:proofErr w:type="spellStart"/>
      <w:r>
        <w:t>Nett</w:t>
      </w:r>
      <w:proofErr w:type="spellEnd"/>
      <w:r>
        <w:t xml:space="preserve">, U. E. (2018). Context Matters in the Effectiveness of Emotion Regulation Strategies. </w:t>
      </w:r>
      <w:r>
        <w:rPr>
          <w:i/>
          <w:iCs/>
        </w:rPr>
        <w:t>AERA Open</w:t>
      </w:r>
      <w:r>
        <w:t xml:space="preserve">, </w:t>
      </w:r>
      <w:r>
        <w:rPr>
          <w:i/>
          <w:iCs/>
        </w:rPr>
        <w:t>4</w:t>
      </w:r>
      <w:r>
        <w:t>(2), 233285841877884. https://doi.org/10.1177/2332858418778849</w:t>
      </w:r>
    </w:p>
    <w:p w14:paraId="0C3D30EE" w14:textId="77777777" w:rsidR="000E4249" w:rsidRDefault="000E4249" w:rsidP="000E4249">
      <w:pPr>
        <w:pStyle w:val="Bibliography"/>
      </w:pPr>
      <w:proofErr w:type="spellStart"/>
      <w:r>
        <w:t>Saarimäki</w:t>
      </w:r>
      <w:proofErr w:type="spellEnd"/>
      <w:r>
        <w:t xml:space="preserve">, H., </w:t>
      </w:r>
      <w:proofErr w:type="spellStart"/>
      <w:r>
        <w:t>Gotsopoulos</w:t>
      </w:r>
      <w:proofErr w:type="spellEnd"/>
      <w:r>
        <w:t xml:space="preserve">, A., Jääskeläinen, I. P., Lampinen, J., </w:t>
      </w:r>
      <w:proofErr w:type="spellStart"/>
      <w:r>
        <w:t>Vuilleumier</w:t>
      </w:r>
      <w:proofErr w:type="spellEnd"/>
      <w:r>
        <w:t xml:space="preserve">, P., Hari, R., Sams, M., &amp; </w:t>
      </w:r>
      <w:proofErr w:type="spellStart"/>
      <w:r>
        <w:t>Nummenmaa</w:t>
      </w:r>
      <w:proofErr w:type="spellEnd"/>
      <w:r>
        <w:t xml:space="preserve">, L. (2016). Discrete Neural Signatures of Basic Emotions. </w:t>
      </w:r>
      <w:r>
        <w:rPr>
          <w:i/>
          <w:iCs/>
        </w:rPr>
        <w:t>Cerebral Cortex</w:t>
      </w:r>
      <w:r>
        <w:t xml:space="preserve">, </w:t>
      </w:r>
      <w:r>
        <w:rPr>
          <w:i/>
          <w:iCs/>
        </w:rPr>
        <w:t>26</w:t>
      </w:r>
      <w:r>
        <w:t>(6), 2563–2573. https://doi.org/10.1093/cercor/bhv086</w:t>
      </w:r>
    </w:p>
    <w:p w14:paraId="228AD894" w14:textId="77777777" w:rsidR="000E4249" w:rsidRDefault="000E4249" w:rsidP="000E4249">
      <w:pPr>
        <w:pStyle w:val="Bibliography"/>
      </w:pPr>
      <w:proofErr w:type="spellStart"/>
      <w:r>
        <w:t>Sayette</w:t>
      </w:r>
      <w:proofErr w:type="spellEnd"/>
      <w:r>
        <w:t xml:space="preserv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43A36F7F" w14:textId="77777777" w:rsidR="000E4249" w:rsidRDefault="000E4249" w:rsidP="000E4249">
      <w:pPr>
        <w:pStyle w:val="Bibliography"/>
      </w:pPr>
      <w:r>
        <w:t xml:space="preserve">Shafir, R., </w:t>
      </w:r>
      <w:proofErr w:type="spellStart"/>
      <w:r>
        <w:t>Thiruchselvam</w:t>
      </w:r>
      <w:proofErr w:type="spellEnd"/>
      <w:r>
        <w:t xml:space="preserve">, R., Suri, G., Gross, J. J., &amp; </w:t>
      </w:r>
      <w:proofErr w:type="spellStart"/>
      <w:r>
        <w:t>Sheppes</w:t>
      </w:r>
      <w:proofErr w:type="spellEnd"/>
      <w:r>
        <w:t xml:space="preserve">, G. (2016). Neural processing of </w:t>
      </w:r>
      <w:proofErr w:type="gramStart"/>
      <w:r>
        <w:t>emotional-intensity</w:t>
      </w:r>
      <w:proofErr w:type="gramEnd"/>
      <w:r>
        <w:t xml:space="preserve"> predicts emotion regulation choice. </w:t>
      </w:r>
      <w:r>
        <w:rPr>
          <w:i/>
          <w:iCs/>
        </w:rPr>
        <w:t>Social Cognitive and Affective Neuroscience</w:t>
      </w:r>
      <w:r>
        <w:t xml:space="preserve">, </w:t>
      </w:r>
      <w:r>
        <w:rPr>
          <w:i/>
          <w:iCs/>
        </w:rPr>
        <w:t>11</w:t>
      </w:r>
      <w:r>
        <w:t>(12), 1863–1871. https://doi.org/10.1093/scan/nsw114</w:t>
      </w:r>
    </w:p>
    <w:p w14:paraId="6FF92AC8" w14:textId="77777777" w:rsidR="000E4249" w:rsidRDefault="000E4249" w:rsidP="000E4249">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44EB3E15" w14:textId="77777777" w:rsidR="000E4249" w:rsidRDefault="000E4249" w:rsidP="000E4249">
      <w:pPr>
        <w:pStyle w:val="Bibliography"/>
      </w:pPr>
      <w:proofErr w:type="spellStart"/>
      <w:r>
        <w:t>Sheppes</w:t>
      </w:r>
      <w:proofErr w:type="spellEnd"/>
      <w:r>
        <w:t xml:space="preserve">,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0FB97630" w14:textId="77777777" w:rsidR="000E4249" w:rsidRDefault="000E4249" w:rsidP="000E4249">
      <w:pPr>
        <w:pStyle w:val="Bibliography"/>
      </w:pPr>
      <w:proofErr w:type="spellStart"/>
      <w:r>
        <w:t>Sheppes</w:t>
      </w:r>
      <w:proofErr w:type="spellEnd"/>
      <w:r>
        <w:t xml:space="preserve">,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https://doi.org/10.3389/fpsyg.2014.00346</w:t>
      </w:r>
    </w:p>
    <w:p w14:paraId="58F7B8A6" w14:textId="77777777" w:rsidR="000E4249" w:rsidRDefault="000E4249" w:rsidP="000E4249">
      <w:pPr>
        <w:pStyle w:val="Bibliography"/>
      </w:pPr>
      <w:proofErr w:type="spellStart"/>
      <w:r>
        <w:lastRenderedPageBreak/>
        <w:t>Sheppes</w:t>
      </w:r>
      <w:proofErr w:type="spellEnd"/>
      <w:r>
        <w:t xml:space="preserve">,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32738E66" w14:textId="77777777" w:rsidR="000E4249" w:rsidRDefault="000E4249" w:rsidP="000E4249">
      <w:pPr>
        <w:pStyle w:val="Bibliography"/>
      </w:pPr>
      <w:proofErr w:type="spellStart"/>
      <w:r>
        <w:t>Sheppes</w:t>
      </w:r>
      <w:proofErr w:type="spellEnd"/>
      <w:r>
        <w:t xml:space="preserve">, G., Scheibe, S., Suri, G., &amp; Gross, J. J. (2011). Emotion-Regulation Choice. </w:t>
      </w:r>
      <w:r>
        <w:rPr>
          <w:i/>
          <w:iCs/>
        </w:rPr>
        <w:t>Psychological Science</w:t>
      </w:r>
      <w:r>
        <w:t xml:space="preserve">, </w:t>
      </w:r>
      <w:r>
        <w:rPr>
          <w:i/>
          <w:iCs/>
        </w:rPr>
        <w:t>22</w:t>
      </w:r>
      <w:r>
        <w:t>(11), 1391–1396. https://doi.org/10.1177/0956797611418350</w:t>
      </w:r>
    </w:p>
    <w:p w14:paraId="162AAD95" w14:textId="77777777" w:rsidR="000E4249" w:rsidRDefault="000E4249" w:rsidP="000E4249">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7E51EE63" w14:textId="77777777" w:rsidR="000E4249" w:rsidRDefault="000E4249" w:rsidP="000E4249">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https://doi.org/10.1037/tra0001217</w:t>
      </w:r>
    </w:p>
    <w:p w14:paraId="28335430" w14:textId="77777777" w:rsidR="000E4249" w:rsidRDefault="000E4249" w:rsidP="000E4249">
      <w:pPr>
        <w:pStyle w:val="Bibliography"/>
      </w:pPr>
      <w:r>
        <w:t xml:space="preserve">Specker, P., </w:t>
      </w:r>
      <w:proofErr w:type="spellStart"/>
      <w:r>
        <w:t>Sheppes</w:t>
      </w:r>
      <w:proofErr w:type="spellEnd"/>
      <w:r>
        <w:t xml:space="preserve">, G., &amp; Nickerson, A. (2024). Does Emotion Regulation Flexibility Work? Investigating the Effectiveness of Regulatory Selection Flexibility in Managing Negative Affect. </w:t>
      </w:r>
      <w:r>
        <w:rPr>
          <w:i/>
          <w:iCs/>
        </w:rPr>
        <w:t>Social Psychological and Personality Science</w:t>
      </w:r>
      <w:r>
        <w:t xml:space="preserve">, </w:t>
      </w:r>
      <w:r>
        <w:rPr>
          <w:i/>
          <w:iCs/>
        </w:rPr>
        <w:t>15</w:t>
      </w:r>
      <w:r>
        <w:t>(5), 561–569. https://doi.org/10.1177/19485506231189002</w:t>
      </w:r>
    </w:p>
    <w:p w14:paraId="5431719B" w14:textId="77777777" w:rsidR="000E4249" w:rsidRDefault="000E4249" w:rsidP="000E4249">
      <w:pPr>
        <w:pStyle w:val="Bibliography"/>
      </w:pPr>
      <w:r>
        <w:t xml:space="preserve">Stasiak, J. E., Mitchell, W. J., Reisman, S. S., Gregory, D. F., Murty, V. P., &amp; Helion, C. (2023). Physiological arousal guides situational appraisals and metacognitive recall for naturalistic experiences. </w:t>
      </w:r>
      <w:proofErr w:type="spellStart"/>
      <w:r>
        <w:rPr>
          <w:i/>
          <w:iCs/>
        </w:rPr>
        <w:t>Neuropsychologia</w:t>
      </w:r>
      <w:proofErr w:type="spellEnd"/>
      <w:r>
        <w:t xml:space="preserve">, </w:t>
      </w:r>
      <w:r>
        <w:rPr>
          <w:i/>
          <w:iCs/>
        </w:rPr>
        <w:t>180</w:t>
      </w:r>
      <w:r>
        <w:t>, 108467. https://doi.org/10.1016/j.neuropsychologia.2023.108467</w:t>
      </w:r>
    </w:p>
    <w:p w14:paraId="07E01BAE" w14:textId="77777777" w:rsidR="000E4249" w:rsidRDefault="000E4249" w:rsidP="000E4249">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3B92A9EB" w14:textId="77777777" w:rsidR="000E4249" w:rsidRDefault="000E4249" w:rsidP="000E4249">
      <w:pPr>
        <w:pStyle w:val="Bibliography"/>
      </w:pPr>
      <w:r>
        <w:lastRenderedPageBreak/>
        <w:t xml:space="preserve">Suri, G., </w:t>
      </w:r>
      <w:proofErr w:type="spellStart"/>
      <w:r>
        <w:t>Sheppes</w:t>
      </w:r>
      <w:proofErr w:type="spellEnd"/>
      <w:r>
        <w:t xml:space="preserve">,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048D6FB2" w14:textId="77777777" w:rsidR="000E4249" w:rsidRDefault="000E4249" w:rsidP="000E4249">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4102B28A" w14:textId="77777777" w:rsidR="000E4249" w:rsidRDefault="000E4249" w:rsidP="000E4249">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1F883EC9" w14:textId="77777777" w:rsidR="000E4249" w:rsidRDefault="000E4249" w:rsidP="000E4249">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48DD7904" w14:textId="77777777" w:rsidR="000E4249" w:rsidRDefault="000E4249" w:rsidP="000E4249">
      <w:pPr>
        <w:pStyle w:val="Bibliography"/>
      </w:pPr>
      <w:r>
        <w:t xml:space="preserve">Tashjian, S. M., </w:t>
      </w:r>
      <w:proofErr w:type="spellStart"/>
      <w:r>
        <w:t>Fedrigo</w:t>
      </w:r>
      <w:proofErr w:type="spellEnd"/>
      <w:r>
        <w:t xml:space="preserve">, V., </w:t>
      </w:r>
      <w:proofErr w:type="spellStart"/>
      <w:r>
        <w:t>Molapour</w:t>
      </w:r>
      <w:proofErr w:type="spellEnd"/>
      <w:r>
        <w:t xml:space="preserve">,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37859AE" w14:textId="77777777" w:rsidR="000E4249" w:rsidRDefault="000E4249" w:rsidP="000E4249">
      <w:pPr>
        <w:pStyle w:val="Bibliography"/>
      </w:pPr>
      <w:proofErr w:type="spellStart"/>
      <w:r>
        <w:t>Uusberg</w:t>
      </w:r>
      <w:proofErr w:type="spellEnd"/>
      <w:r>
        <w:t xml:space="preserve">, A., Taxer, J. L., Yih, J., </w:t>
      </w:r>
      <w:proofErr w:type="spellStart"/>
      <w:r>
        <w:t>Uusberg</w:t>
      </w:r>
      <w:proofErr w:type="spellEnd"/>
      <w:r>
        <w:t xml:space="preserve">, H., &amp; Gross, J. J. (2019). Reappraising Reappraisal. </w:t>
      </w:r>
      <w:r>
        <w:rPr>
          <w:i/>
          <w:iCs/>
        </w:rPr>
        <w:t>Emotion Review</w:t>
      </w:r>
      <w:r>
        <w:t xml:space="preserve">, </w:t>
      </w:r>
      <w:r>
        <w:rPr>
          <w:i/>
          <w:iCs/>
        </w:rPr>
        <w:t>11</w:t>
      </w:r>
      <w:r>
        <w:t>(4), 267–282. https://doi.org/10.1177/1754073919862617</w:t>
      </w:r>
    </w:p>
    <w:p w14:paraId="6B155022" w14:textId="77777777" w:rsidR="000E4249" w:rsidRDefault="000E4249" w:rsidP="000E4249">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2BB02628" w14:textId="77777777" w:rsidR="000E4249" w:rsidRDefault="000E4249" w:rsidP="000E4249">
      <w:pPr>
        <w:pStyle w:val="Bibliography"/>
      </w:pPr>
      <w:r>
        <w:lastRenderedPageBreak/>
        <w:t xml:space="preserve">Watson, D., Anna, L., &amp; </w:t>
      </w:r>
      <w:proofErr w:type="spellStart"/>
      <w:r>
        <w:t>Tellegen</w:t>
      </w:r>
      <w:proofErr w:type="spellEnd"/>
      <w:r>
        <w:t xml:space="preserve">, A. (1988). Development and Validation of Brief Measures of Positive and Negative Affect: The PANAS Scales. </w:t>
      </w:r>
      <w:r>
        <w:rPr>
          <w:i/>
          <w:iCs/>
        </w:rPr>
        <w:t>Journal of Personality and Social Psychology</w:t>
      </w:r>
      <w:r>
        <w:t xml:space="preserve">, </w:t>
      </w:r>
      <w:r>
        <w:rPr>
          <w:i/>
          <w:iCs/>
        </w:rPr>
        <w:t>54</w:t>
      </w:r>
      <w:r>
        <w:t>(6), 1063–1070.</w:t>
      </w:r>
    </w:p>
    <w:p w14:paraId="1FB4A579" w14:textId="77777777" w:rsidR="000E4249" w:rsidRDefault="000E4249" w:rsidP="000E4249">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https://doi.org/10.1037/a0027600</w:t>
      </w:r>
    </w:p>
    <w:p w14:paraId="703CDDBC" w14:textId="77777777" w:rsidR="000E4249" w:rsidRDefault="000E4249" w:rsidP="000E4249">
      <w:pPr>
        <w:pStyle w:val="Bibliography"/>
      </w:pPr>
      <w:r>
        <w:t xml:space="preserve">Weiss, N. H., Schick, M. R., Waite, E. E., </w:t>
      </w:r>
      <w:proofErr w:type="spellStart"/>
      <w:r>
        <w:t>Haliczer</w:t>
      </w:r>
      <w:proofErr w:type="spellEnd"/>
      <w:r>
        <w:t xml:space="preserve">,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6A1359C6" w14:textId="77777777" w:rsidR="000E4249" w:rsidRDefault="000E4249" w:rsidP="000E4249">
      <w:pPr>
        <w:pStyle w:val="Bibliography"/>
      </w:pPr>
      <w:proofErr w:type="spellStart"/>
      <w:r>
        <w:t>Wennerhold</w:t>
      </w:r>
      <w:proofErr w:type="spellEnd"/>
      <w:r>
        <w:t xml:space="preserve">,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0367F11A" w14:textId="77777777" w:rsidR="000E4249" w:rsidRDefault="000E4249" w:rsidP="000E4249">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459922B3" w14:textId="77777777" w:rsidR="000E4249" w:rsidRDefault="000E4249" w:rsidP="000E4249">
      <w:pPr>
        <w:pStyle w:val="Bibliography"/>
      </w:pPr>
      <w:r>
        <w:t xml:space="preserve">Zhang, Z., &amp; Mai, Y. (2019). </w:t>
      </w:r>
      <w:proofErr w:type="spellStart"/>
      <w:r>
        <w:rPr>
          <w:i/>
          <w:iCs/>
        </w:rPr>
        <w:t>WebPower</w:t>
      </w:r>
      <w:proofErr w:type="spellEnd"/>
      <w:r>
        <w:rPr>
          <w:i/>
          <w:iCs/>
        </w:rPr>
        <w:t>: Basic and Advanced Statistical Power Analysis</w:t>
      </w:r>
      <w:r>
        <w:t xml:space="preserve"> (0.5) [R]. https://CRAN.R-project.org/package=WebPower</w:t>
      </w:r>
    </w:p>
    <w:p w14:paraId="1B96A437" w14:textId="1B7DE07E"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0ED4AE4"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5A5EF222"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w:t>
      </w:r>
      <w:proofErr w:type="spellStart"/>
      <w:r w:rsidR="00EE0C3E" w:rsidRPr="008C7178">
        <w:rPr>
          <w:szCs w:val="24"/>
        </w:rPr>
        <w:t>valenced</w:t>
      </w:r>
      <w:proofErr w:type="spellEnd"/>
      <w:r w:rsidR="00EE0C3E" w:rsidRPr="008C7178">
        <w:rPr>
          <w:szCs w:val="24"/>
        </w:rPr>
        <w:t xml:space="preserve">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9B06C2">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512CCD">
        <w:rPr>
          <w:i/>
          <w:szCs w:val="24"/>
        </w:rPr>
        <w:t xml:space="preserve"> </w:t>
      </w:r>
      <w:r w:rsidRPr="008C7178">
        <w:rPr>
          <w:i/>
          <w:szCs w:val="24"/>
          <w:vertAlign w:val="subscript"/>
        </w:rPr>
        <w:t>age</w:t>
      </w:r>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w:t>
      </w:r>
      <w:r w:rsidR="009B06C2">
        <w:rPr>
          <w:szCs w:val="24"/>
        </w:rPr>
        <w:t>I</w:t>
      </w:r>
      <w:r w:rsidRPr="008C7178">
        <w:rPr>
          <w:szCs w:val="24"/>
        </w:rPr>
        <w:t xml:space="preserve">n R 3.6.1 (R Core Team, 2022) determined 18 participants would sufficiently power our main effect using 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w:t>
      </w:r>
      <w:proofErr w:type="gramStart"/>
      <w:r w:rsidRPr="008C7178">
        <w:rPr>
          <w:szCs w:val="24"/>
        </w:rPr>
        <w:t>second-language</w:t>
      </w:r>
      <w:proofErr w:type="gramEnd"/>
      <w:r w:rsidRPr="008C7178">
        <w:rPr>
          <w:szCs w:val="24"/>
        </w:rPr>
        <w:t xml:space="preserv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0033E908"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9D7878">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w:t>
      </w:r>
      <w:proofErr w:type="spellStart"/>
      <w:r w:rsidRPr="008C7178">
        <w:rPr>
          <w:szCs w:val="24"/>
        </w:rPr>
        <w:t>sd</w:t>
      </w:r>
      <w:proofErr w:type="spellEnd"/>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proofErr w:type="spellEnd"/>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2D5F0269"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9D7878">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0E4249" w:rsidRPr="000E4249">
        <w:t>(Watson et al., 1988)</w:t>
      </w:r>
      <w:r w:rsidR="00A10284">
        <w:rPr>
          <w:szCs w:val="24"/>
        </w:rPr>
        <w:fldChar w:fldCharType="end"/>
      </w:r>
      <w:r w:rsidRPr="008C7178">
        <w:rPr>
          <w:szCs w:val="24"/>
        </w:rPr>
        <w:t>. Some noted additions relevant to a typical haunted house experience included “tense”, and “disgusted”. Ten of the 13 options were negatively-</w:t>
      </w:r>
      <w:proofErr w:type="spellStart"/>
      <w:r w:rsidRPr="008C7178">
        <w:rPr>
          <w:szCs w:val="24"/>
        </w:rPr>
        <w:t>valenced</w:t>
      </w:r>
      <w:proofErr w:type="spellEnd"/>
      <w:r w:rsidRPr="008C7178">
        <w:rPr>
          <w:szCs w:val="24"/>
        </w:rPr>
        <w:t xml:space="preserve">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w:t>
      </w:r>
      <w:proofErr w:type="gramStart"/>
      <w:r w:rsidRPr="008C7178">
        <w:rPr>
          <w:szCs w:val="24"/>
        </w:rPr>
        <w:t>free-response</w:t>
      </w:r>
      <w:proofErr w:type="gramEnd"/>
      <w:r w:rsidRPr="008C7178">
        <w:rPr>
          <w:szCs w:val="24"/>
        </w:rPr>
        <w:t xml:space="preserv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287"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w:t>
      </w:r>
      <w:proofErr w:type="spellStart"/>
      <w:r w:rsidRPr="008C7178">
        <w:rPr>
          <w:szCs w:val="24"/>
        </w:rPr>
        <w:t>valenced</w:t>
      </w:r>
      <w:proofErr w:type="spellEnd"/>
      <w:r w:rsidRPr="008C7178">
        <w:rPr>
          <w:szCs w:val="24"/>
        </w:rPr>
        <w:t xml:space="preserve">.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287"/>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287A682C"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9D7878">
        <w:rPr>
          <w:szCs w:val="24"/>
        </w:rPr>
        <w:instrText xml:space="preserve"> ADDIN ZOTERO_ITEM CSL_CITATION {"citationID":"BRcdUleD","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proofErr w:type="spellStart"/>
      <w:proofErr w:type="gramStart"/>
      <w:r w:rsidRPr="00804B41">
        <w:rPr>
          <w:szCs w:val="24"/>
        </w:rPr>
        <w:t>every one</w:t>
      </w:r>
      <w:proofErr w:type="spellEnd"/>
      <w:proofErr w:type="gramEnd"/>
      <w:r w:rsidRPr="00804B41">
        <w:rPr>
          <w:szCs w:val="24"/>
        </w:rPr>
        <w:t xml:space="preserv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w:t>
      </w:r>
      <w:proofErr w:type="gramStart"/>
      <w:r>
        <w:rPr>
          <w:szCs w:val="24"/>
        </w:rPr>
        <w:t>all of</w:t>
      </w:r>
      <w:proofErr w:type="gramEnd"/>
      <w:r>
        <w:rPr>
          <w:szCs w:val="24"/>
        </w:rPr>
        <w:t xml:space="preserve">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w:t>
            </w:r>
            <w:proofErr w:type="gramStart"/>
            <w:r w:rsidRPr="007053D8">
              <w:rPr>
                <w:rFonts w:ascii="Calibri" w:hAnsi="Calibri" w:cs="Calibri"/>
                <w:sz w:val="22"/>
              </w:rPr>
              <w:t>usage</w:t>
            </w:r>
            <w:r>
              <w:rPr>
                <w:rFonts w:ascii="Calibri" w:hAnsi="Calibri" w:cs="Calibri"/>
                <w:sz w:val="22"/>
              </w:rPr>
              <w:t>, but</w:t>
            </w:r>
            <w:proofErr w:type="gramEnd"/>
            <w:r>
              <w:rPr>
                <w:rFonts w:ascii="Calibri" w:hAnsi="Calibri" w:cs="Calibri"/>
                <w:sz w:val="22"/>
              </w:rPr>
              <w:t xml:space="preserve">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97DDFF" w14:textId="77777777" w:rsidR="00564935" w:rsidRDefault="00564935">
      <w:pPr>
        <w:spacing w:after="0" w:line="240" w:lineRule="auto"/>
      </w:pPr>
      <w:r>
        <w:separator/>
      </w:r>
    </w:p>
  </w:endnote>
  <w:endnote w:type="continuationSeparator" w:id="0">
    <w:p w14:paraId="0116212D" w14:textId="77777777" w:rsidR="00564935" w:rsidRDefault="00564935">
      <w:pPr>
        <w:spacing w:after="0" w:line="240" w:lineRule="auto"/>
      </w:pPr>
      <w:r>
        <w:continuationSeparator/>
      </w:r>
    </w:p>
  </w:endnote>
  <w:endnote w:type="continuationNotice" w:id="1">
    <w:p w14:paraId="21D6BC50" w14:textId="77777777" w:rsidR="00564935" w:rsidRDefault="0056493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9B7AF9" w14:textId="77777777" w:rsidR="00564935" w:rsidRDefault="00564935">
      <w:pPr>
        <w:spacing w:after="0" w:line="240" w:lineRule="auto"/>
      </w:pPr>
      <w:r>
        <w:separator/>
      </w:r>
    </w:p>
  </w:footnote>
  <w:footnote w:type="continuationSeparator" w:id="0">
    <w:p w14:paraId="1942A8DC" w14:textId="77777777" w:rsidR="00564935" w:rsidRDefault="00564935">
      <w:pPr>
        <w:spacing w:after="0" w:line="240" w:lineRule="auto"/>
      </w:pPr>
      <w:r>
        <w:continuationSeparator/>
      </w:r>
    </w:p>
  </w:footnote>
  <w:footnote w:type="continuationNotice" w:id="1">
    <w:p w14:paraId="24A42B0A" w14:textId="77777777" w:rsidR="00564935" w:rsidRDefault="00564935">
      <w:pPr>
        <w:spacing w:after="0" w:line="240" w:lineRule="auto"/>
      </w:pPr>
    </w:p>
  </w:footnote>
  <w:footnote w:id="2">
    <w:p w14:paraId="7662EB80" w14:textId="486D28A9" w:rsidR="000E636F" w:rsidRDefault="000E636F">
      <w:pPr>
        <w:pStyle w:val="FootnoteText"/>
      </w:pPr>
      <w:r>
        <w:rPr>
          <w:rStyle w:val="FootnoteReference"/>
        </w:rPr>
        <w:footnoteRef/>
      </w:r>
      <w:r>
        <w:t xml:space="preserve"> </w:t>
      </w:r>
      <w:bookmarkStart w:id="252" w:name="_Hlk150804466"/>
      <w:r>
        <w:rPr>
          <w:szCs w:val="24"/>
        </w:rPr>
        <w:t xml:space="preserve">The haunted house has a limited seasonal run time, and we cannot </w:t>
      </w:r>
      <w:del w:id="253" w:author="Billy Mitchell" w:date="2024-07-23T15:12:00Z" w16du:dateUtc="2024-07-23T19:12:00Z">
        <w:r w:rsidDel="00655209">
          <w:rPr>
            <w:szCs w:val="24"/>
          </w:rPr>
          <w:delText>experimentally manipulate</w:delText>
        </w:r>
      </w:del>
      <w:ins w:id="254" w:author="Billy Mitchell" w:date="2024-07-23T15:12:00Z" w16du:dateUtc="2024-07-23T19:12:00Z">
        <w:r w:rsidR="00655209">
          <w:rPr>
            <w:szCs w:val="24"/>
          </w:rPr>
          <w:t>modify</w:t>
        </w:r>
      </w:ins>
      <w:r>
        <w:rPr>
          <w:szCs w:val="24"/>
        </w:rPr>
        <w:t xml:space="preserve"> the intensity of the events in the haunted house as it is run by a private company.</w:t>
      </w:r>
      <w:bookmarkEnd w:id="252"/>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8"/>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7944"/>
    <w:rsid w:val="00015712"/>
    <w:rsid w:val="00021D66"/>
    <w:rsid w:val="00023609"/>
    <w:rsid w:val="00026B95"/>
    <w:rsid w:val="00031041"/>
    <w:rsid w:val="00034D34"/>
    <w:rsid w:val="00035A91"/>
    <w:rsid w:val="00036A30"/>
    <w:rsid w:val="000377EF"/>
    <w:rsid w:val="00040ACE"/>
    <w:rsid w:val="00042DD8"/>
    <w:rsid w:val="000446C3"/>
    <w:rsid w:val="00052A17"/>
    <w:rsid w:val="00054CD8"/>
    <w:rsid w:val="0005772E"/>
    <w:rsid w:val="00057DC8"/>
    <w:rsid w:val="00061A33"/>
    <w:rsid w:val="000645E9"/>
    <w:rsid w:val="00066452"/>
    <w:rsid w:val="00071B9D"/>
    <w:rsid w:val="000732A4"/>
    <w:rsid w:val="00081E78"/>
    <w:rsid w:val="00083929"/>
    <w:rsid w:val="00083D59"/>
    <w:rsid w:val="0008546F"/>
    <w:rsid w:val="00093192"/>
    <w:rsid w:val="000960FE"/>
    <w:rsid w:val="000967D7"/>
    <w:rsid w:val="00097D65"/>
    <w:rsid w:val="000A4B63"/>
    <w:rsid w:val="000A6256"/>
    <w:rsid w:val="000B0F41"/>
    <w:rsid w:val="000B1AF9"/>
    <w:rsid w:val="000B26B6"/>
    <w:rsid w:val="000B40E7"/>
    <w:rsid w:val="000B4EC5"/>
    <w:rsid w:val="000C5A68"/>
    <w:rsid w:val="000D28DC"/>
    <w:rsid w:val="000D4176"/>
    <w:rsid w:val="000D4CD9"/>
    <w:rsid w:val="000D6E61"/>
    <w:rsid w:val="000D7D4C"/>
    <w:rsid w:val="000E0223"/>
    <w:rsid w:val="000E055A"/>
    <w:rsid w:val="000E25CD"/>
    <w:rsid w:val="000E4249"/>
    <w:rsid w:val="000E636F"/>
    <w:rsid w:val="000F2F8D"/>
    <w:rsid w:val="000F5805"/>
    <w:rsid w:val="001140BE"/>
    <w:rsid w:val="001143F1"/>
    <w:rsid w:val="001162B0"/>
    <w:rsid w:val="00116FA4"/>
    <w:rsid w:val="00117CAD"/>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A1755"/>
    <w:rsid w:val="001A2CE8"/>
    <w:rsid w:val="001B24AA"/>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3C78"/>
    <w:rsid w:val="00245B8B"/>
    <w:rsid w:val="00245CC6"/>
    <w:rsid w:val="0024610B"/>
    <w:rsid w:val="00246C29"/>
    <w:rsid w:val="002475A8"/>
    <w:rsid w:val="002511D0"/>
    <w:rsid w:val="00260459"/>
    <w:rsid w:val="00270B87"/>
    <w:rsid w:val="002809C2"/>
    <w:rsid w:val="0028246F"/>
    <w:rsid w:val="002838BF"/>
    <w:rsid w:val="00283D2D"/>
    <w:rsid w:val="00284B25"/>
    <w:rsid w:val="0029016E"/>
    <w:rsid w:val="002919B5"/>
    <w:rsid w:val="002A387B"/>
    <w:rsid w:val="002A6723"/>
    <w:rsid w:val="002B4BE0"/>
    <w:rsid w:val="002B63D1"/>
    <w:rsid w:val="002C08F5"/>
    <w:rsid w:val="002C591D"/>
    <w:rsid w:val="002C6443"/>
    <w:rsid w:val="002C65D6"/>
    <w:rsid w:val="002C6E4D"/>
    <w:rsid w:val="002D1090"/>
    <w:rsid w:val="002D566C"/>
    <w:rsid w:val="002D5D85"/>
    <w:rsid w:val="002D61E5"/>
    <w:rsid w:val="002E518D"/>
    <w:rsid w:val="002E5FF1"/>
    <w:rsid w:val="002E666C"/>
    <w:rsid w:val="002E68CC"/>
    <w:rsid w:val="002F3862"/>
    <w:rsid w:val="002F3B4A"/>
    <w:rsid w:val="002F7E40"/>
    <w:rsid w:val="00301AAE"/>
    <w:rsid w:val="00304055"/>
    <w:rsid w:val="00304D13"/>
    <w:rsid w:val="00306036"/>
    <w:rsid w:val="003069BE"/>
    <w:rsid w:val="0030710F"/>
    <w:rsid w:val="0030735C"/>
    <w:rsid w:val="0032126A"/>
    <w:rsid w:val="00322180"/>
    <w:rsid w:val="00331554"/>
    <w:rsid w:val="00341012"/>
    <w:rsid w:val="00342888"/>
    <w:rsid w:val="00345FE2"/>
    <w:rsid w:val="00354B3D"/>
    <w:rsid w:val="00372E6A"/>
    <w:rsid w:val="00376EE0"/>
    <w:rsid w:val="00380777"/>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0416"/>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63F45"/>
    <w:rsid w:val="004649E5"/>
    <w:rsid w:val="00466715"/>
    <w:rsid w:val="00470219"/>
    <w:rsid w:val="0047236C"/>
    <w:rsid w:val="004737B7"/>
    <w:rsid w:val="004778EF"/>
    <w:rsid w:val="00477E20"/>
    <w:rsid w:val="004814F0"/>
    <w:rsid w:val="004830AC"/>
    <w:rsid w:val="00483FD5"/>
    <w:rsid w:val="004920A5"/>
    <w:rsid w:val="0049574A"/>
    <w:rsid w:val="00495A2C"/>
    <w:rsid w:val="00496DF7"/>
    <w:rsid w:val="004A023F"/>
    <w:rsid w:val="004B0D7D"/>
    <w:rsid w:val="004B43D8"/>
    <w:rsid w:val="004B4A25"/>
    <w:rsid w:val="004C0A01"/>
    <w:rsid w:val="004C124C"/>
    <w:rsid w:val="004C1DD4"/>
    <w:rsid w:val="004C76AB"/>
    <w:rsid w:val="004D21C8"/>
    <w:rsid w:val="004D2275"/>
    <w:rsid w:val="004D26BF"/>
    <w:rsid w:val="004D4566"/>
    <w:rsid w:val="004D5A28"/>
    <w:rsid w:val="004E30DF"/>
    <w:rsid w:val="004E6FCA"/>
    <w:rsid w:val="004F2368"/>
    <w:rsid w:val="004F39AA"/>
    <w:rsid w:val="004F3F92"/>
    <w:rsid w:val="004F6F69"/>
    <w:rsid w:val="00500583"/>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22A0"/>
    <w:rsid w:val="00562C94"/>
    <w:rsid w:val="00564115"/>
    <w:rsid w:val="00564935"/>
    <w:rsid w:val="005658C9"/>
    <w:rsid w:val="0057586B"/>
    <w:rsid w:val="0057698D"/>
    <w:rsid w:val="00576FE9"/>
    <w:rsid w:val="00577234"/>
    <w:rsid w:val="00577985"/>
    <w:rsid w:val="00580E79"/>
    <w:rsid w:val="00582F95"/>
    <w:rsid w:val="0058454C"/>
    <w:rsid w:val="00593AB4"/>
    <w:rsid w:val="00595359"/>
    <w:rsid w:val="005A4E6A"/>
    <w:rsid w:val="005A644B"/>
    <w:rsid w:val="005A7E5D"/>
    <w:rsid w:val="005B1AD8"/>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2646F"/>
    <w:rsid w:val="00627DB3"/>
    <w:rsid w:val="00630691"/>
    <w:rsid w:val="00631690"/>
    <w:rsid w:val="00634C1C"/>
    <w:rsid w:val="0064197B"/>
    <w:rsid w:val="006421F6"/>
    <w:rsid w:val="00642A4D"/>
    <w:rsid w:val="00654027"/>
    <w:rsid w:val="00654CBF"/>
    <w:rsid w:val="00655209"/>
    <w:rsid w:val="006660F3"/>
    <w:rsid w:val="006725C8"/>
    <w:rsid w:val="00672923"/>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4590"/>
    <w:rsid w:val="006E3035"/>
    <w:rsid w:val="006E7CA6"/>
    <w:rsid w:val="006F2AF2"/>
    <w:rsid w:val="007053D8"/>
    <w:rsid w:val="007079B4"/>
    <w:rsid w:val="00710F71"/>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D6EF7"/>
    <w:rsid w:val="007E243B"/>
    <w:rsid w:val="007E3051"/>
    <w:rsid w:val="007E50F7"/>
    <w:rsid w:val="007F3650"/>
    <w:rsid w:val="007F6DF8"/>
    <w:rsid w:val="00801A78"/>
    <w:rsid w:val="008035C8"/>
    <w:rsid w:val="00804B41"/>
    <w:rsid w:val="008056D7"/>
    <w:rsid w:val="00807561"/>
    <w:rsid w:val="0080782F"/>
    <w:rsid w:val="0080798B"/>
    <w:rsid w:val="008126E0"/>
    <w:rsid w:val="00813E83"/>
    <w:rsid w:val="0081446D"/>
    <w:rsid w:val="0082283A"/>
    <w:rsid w:val="00831A8A"/>
    <w:rsid w:val="00831F04"/>
    <w:rsid w:val="008333BD"/>
    <w:rsid w:val="00837CFE"/>
    <w:rsid w:val="00843757"/>
    <w:rsid w:val="00843ACF"/>
    <w:rsid w:val="00851625"/>
    <w:rsid w:val="00854F72"/>
    <w:rsid w:val="00856025"/>
    <w:rsid w:val="00856353"/>
    <w:rsid w:val="00857F3D"/>
    <w:rsid w:val="00861E10"/>
    <w:rsid w:val="00863B94"/>
    <w:rsid w:val="00863D2D"/>
    <w:rsid w:val="00874B89"/>
    <w:rsid w:val="00876B93"/>
    <w:rsid w:val="0087748B"/>
    <w:rsid w:val="00877709"/>
    <w:rsid w:val="00884EED"/>
    <w:rsid w:val="008864BD"/>
    <w:rsid w:val="00887C44"/>
    <w:rsid w:val="008B62B0"/>
    <w:rsid w:val="008B658E"/>
    <w:rsid w:val="008B6873"/>
    <w:rsid w:val="008B7F27"/>
    <w:rsid w:val="008C33F4"/>
    <w:rsid w:val="008C5719"/>
    <w:rsid w:val="008C7178"/>
    <w:rsid w:val="008D38A4"/>
    <w:rsid w:val="008E1A03"/>
    <w:rsid w:val="008E45C3"/>
    <w:rsid w:val="008E58CC"/>
    <w:rsid w:val="008E6857"/>
    <w:rsid w:val="008F7E2F"/>
    <w:rsid w:val="00900636"/>
    <w:rsid w:val="00900CF5"/>
    <w:rsid w:val="00902E89"/>
    <w:rsid w:val="0090462D"/>
    <w:rsid w:val="00907C52"/>
    <w:rsid w:val="00917702"/>
    <w:rsid w:val="00920CA2"/>
    <w:rsid w:val="00924270"/>
    <w:rsid w:val="00925D1D"/>
    <w:rsid w:val="00931006"/>
    <w:rsid w:val="00937D53"/>
    <w:rsid w:val="0094060F"/>
    <w:rsid w:val="0095019C"/>
    <w:rsid w:val="0095040B"/>
    <w:rsid w:val="00952E8D"/>
    <w:rsid w:val="00954723"/>
    <w:rsid w:val="00957D51"/>
    <w:rsid w:val="00963B42"/>
    <w:rsid w:val="00965A73"/>
    <w:rsid w:val="00967F10"/>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066C"/>
    <w:rsid w:val="009D429D"/>
    <w:rsid w:val="009D7878"/>
    <w:rsid w:val="009E1D91"/>
    <w:rsid w:val="009F00E2"/>
    <w:rsid w:val="009F52D2"/>
    <w:rsid w:val="009F61B1"/>
    <w:rsid w:val="00A0226B"/>
    <w:rsid w:val="00A05EDA"/>
    <w:rsid w:val="00A10180"/>
    <w:rsid w:val="00A10284"/>
    <w:rsid w:val="00A107BE"/>
    <w:rsid w:val="00A10F00"/>
    <w:rsid w:val="00A11BE7"/>
    <w:rsid w:val="00A145CB"/>
    <w:rsid w:val="00A20326"/>
    <w:rsid w:val="00A30203"/>
    <w:rsid w:val="00A30249"/>
    <w:rsid w:val="00A315ED"/>
    <w:rsid w:val="00A34DBB"/>
    <w:rsid w:val="00A368B5"/>
    <w:rsid w:val="00A36FC8"/>
    <w:rsid w:val="00A45523"/>
    <w:rsid w:val="00A5748C"/>
    <w:rsid w:val="00A62570"/>
    <w:rsid w:val="00A632A5"/>
    <w:rsid w:val="00A66903"/>
    <w:rsid w:val="00A675B5"/>
    <w:rsid w:val="00A70619"/>
    <w:rsid w:val="00A71B20"/>
    <w:rsid w:val="00A726A1"/>
    <w:rsid w:val="00A73457"/>
    <w:rsid w:val="00A76031"/>
    <w:rsid w:val="00A81FD6"/>
    <w:rsid w:val="00A83A0D"/>
    <w:rsid w:val="00A9710E"/>
    <w:rsid w:val="00A97406"/>
    <w:rsid w:val="00AA1849"/>
    <w:rsid w:val="00AA18EC"/>
    <w:rsid w:val="00AA213B"/>
    <w:rsid w:val="00AA6164"/>
    <w:rsid w:val="00AA665A"/>
    <w:rsid w:val="00AA7A9A"/>
    <w:rsid w:val="00AB1536"/>
    <w:rsid w:val="00AD2081"/>
    <w:rsid w:val="00AE0811"/>
    <w:rsid w:val="00AE5781"/>
    <w:rsid w:val="00AE64F8"/>
    <w:rsid w:val="00AE7182"/>
    <w:rsid w:val="00AE7341"/>
    <w:rsid w:val="00AF35DC"/>
    <w:rsid w:val="00B06312"/>
    <w:rsid w:val="00B07DD0"/>
    <w:rsid w:val="00B142E7"/>
    <w:rsid w:val="00B17C41"/>
    <w:rsid w:val="00B22860"/>
    <w:rsid w:val="00B22AC1"/>
    <w:rsid w:val="00B24E27"/>
    <w:rsid w:val="00B251CC"/>
    <w:rsid w:val="00B33C41"/>
    <w:rsid w:val="00B40193"/>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7F6A"/>
    <w:rsid w:val="00BD0AE5"/>
    <w:rsid w:val="00BD792B"/>
    <w:rsid w:val="00BE19D6"/>
    <w:rsid w:val="00BE63C2"/>
    <w:rsid w:val="00BE73D6"/>
    <w:rsid w:val="00BE7B8B"/>
    <w:rsid w:val="00BF0B39"/>
    <w:rsid w:val="00BF7DA9"/>
    <w:rsid w:val="00C0787A"/>
    <w:rsid w:val="00C1208F"/>
    <w:rsid w:val="00C178FD"/>
    <w:rsid w:val="00C21314"/>
    <w:rsid w:val="00C21522"/>
    <w:rsid w:val="00C22311"/>
    <w:rsid w:val="00C240EC"/>
    <w:rsid w:val="00C25BA7"/>
    <w:rsid w:val="00C27098"/>
    <w:rsid w:val="00C378C1"/>
    <w:rsid w:val="00C4054F"/>
    <w:rsid w:val="00C40880"/>
    <w:rsid w:val="00C41AEA"/>
    <w:rsid w:val="00C42BA3"/>
    <w:rsid w:val="00C47DFF"/>
    <w:rsid w:val="00C5047E"/>
    <w:rsid w:val="00C52CA8"/>
    <w:rsid w:val="00C63675"/>
    <w:rsid w:val="00C6526E"/>
    <w:rsid w:val="00C65CDF"/>
    <w:rsid w:val="00C67D89"/>
    <w:rsid w:val="00C70EEB"/>
    <w:rsid w:val="00C736BF"/>
    <w:rsid w:val="00C74FEB"/>
    <w:rsid w:val="00C87951"/>
    <w:rsid w:val="00C90A1A"/>
    <w:rsid w:val="00CA33B1"/>
    <w:rsid w:val="00CA36BB"/>
    <w:rsid w:val="00CA5334"/>
    <w:rsid w:val="00CA7686"/>
    <w:rsid w:val="00CB06CC"/>
    <w:rsid w:val="00CB34D6"/>
    <w:rsid w:val="00CB54A4"/>
    <w:rsid w:val="00CB6F14"/>
    <w:rsid w:val="00CB71A1"/>
    <w:rsid w:val="00CC03D6"/>
    <w:rsid w:val="00CC49B2"/>
    <w:rsid w:val="00CD160F"/>
    <w:rsid w:val="00CD37EA"/>
    <w:rsid w:val="00CD3860"/>
    <w:rsid w:val="00CD399D"/>
    <w:rsid w:val="00CD748D"/>
    <w:rsid w:val="00CE043F"/>
    <w:rsid w:val="00CE1DD0"/>
    <w:rsid w:val="00CE2307"/>
    <w:rsid w:val="00CE7A92"/>
    <w:rsid w:val="00CF68A1"/>
    <w:rsid w:val="00D02068"/>
    <w:rsid w:val="00D03243"/>
    <w:rsid w:val="00D04203"/>
    <w:rsid w:val="00D07F46"/>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1C13"/>
    <w:rsid w:val="00D729E1"/>
    <w:rsid w:val="00D7631C"/>
    <w:rsid w:val="00D80B3A"/>
    <w:rsid w:val="00D8224C"/>
    <w:rsid w:val="00D83AD8"/>
    <w:rsid w:val="00D84F4E"/>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4E44"/>
    <w:rsid w:val="00DC6428"/>
    <w:rsid w:val="00DD6A2C"/>
    <w:rsid w:val="00DE3CA9"/>
    <w:rsid w:val="00DF0574"/>
    <w:rsid w:val="00DF1FB0"/>
    <w:rsid w:val="00DF387D"/>
    <w:rsid w:val="00DF742F"/>
    <w:rsid w:val="00E05420"/>
    <w:rsid w:val="00E06DE0"/>
    <w:rsid w:val="00E07969"/>
    <w:rsid w:val="00E1386C"/>
    <w:rsid w:val="00E163E0"/>
    <w:rsid w:val="00E17274"/>
    <w:rsid w:val="00E206EE"/>
    <w:rsid w:val="00E20BFE"/>
    <w:rsid w:val="00E21AFA"/>
    <w:rsid w:val="00E22D5D"/>
    <w:rsid w:val="00E26545"/>
    <w:rsid w:val="00E358A8"/>
    <w:rsid w:val="00E37E22"/>
    <w:rsid w:val="00E40F37"/>
    <w:rsid w:val="00E41BCD"/>
    <w:rsid w:val="00E42073"/>
    <w:rsid w:val="00E43FC4"/>
    <w:rsid w:val="00E44513"/>
    <w:rsid w:val="00E46207"/>
    <w:rsid w:val="00E5044A"/>
    <w:rsid w:val="00E60680"/>
    <w:rsid w:val="00E60E73"/>
    <w:rsid w:val="00E63707"/>
    <w:rsid w:val="00E67FD8"/>
    <w:rsid w:val="00E75949"/>
    <w:rsid w:val="00E75D1C"/>
    <w:rsid w:val="00E77A87"/>
    <w:rsid w:val="00E82ED7"/>
    <w:rsid w:val="00E83BB7"/>
    <w:rsid w:val="00E90632"/>
    <w:rsid w:val="00E91FBC"/>
    <w:rsid w:val="00E964CD"/>
    <w:rsid w:val="00E968A5"/>
    <w:rsid w:val="00EA7D18"/>
    <w:rsid w:val="00EA7DB5"/>
    <w:rsid w:val="00EB0294"/>
    <w:rsid w:val="00EB2903"/>
    <w:rsid w:val="00EB36F4"/>
    <w:rsid w:val="00EB6DB3"/>
    <w:rsid w:val="00EB6E76"/>
    <w:rsid w:val="00EC0DF4"/>
    <w:rsid w:val="00EC2B97"/>
    <w:rsid w:val="00EC3FBC"/>
    <w:rsid w:val="00EC7C0D"/>
    <w:rsid w:val="00ED5394"/>
    <w:rsid w:val="00ED58A8"/>
    <w:rsid w:val="00EE0C3E"/>
    <w:rsid w:val="00EE5298"/>
    <w:rsid w:val="00EE6731"/>
    <w:rsid w:val="00EF043F"/>
    <w:rsid w:val="00EF55CB"/>
    <w:rsid w:val="00F01730"/>
    <w:rsid w:val="00F01C0B"/>
    <w:rsid w:val="00F04217"/>
    <w:rsid w:val="00F05470"/>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A0C09"/>
    <w:rsid w:val="00FA4201"/>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tiff"/><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tiff"/><Relationship Id="rId63" Type="http://schemas.openxmlformats.org/officeDocument/2006/relationships/hyperlink" Target="https://aspredicted.org/XXH_W1V" TargetMode="External"/><Relationship Id="rId6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10.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13.tiff"/><Relationship Id="rId37" Type="http://schemas.openxmlformats.org/officeDocument/2006/relationships/hyperlink" Target="https://aspredicted.org/n3ne3.pdf" TargetMode="External"/><Relationship Id="rId40" Type="http://schemas.openxmlformats.org/officeDocument/2006/relationships/image" Target="media/image19.tiff"/><Relationship Id="rId45" Type="http://schemas.openxmlformats.org/officeDocument/2006/relationships/image" Target="media/image24.png"/><Relationship Id="rId53" Type="http://schemas.openxmlformats.org/officeDocument/2006/relationships/image" Target="media/image32.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aspredicted.org/XXH" TargetMode="Externa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tiff"/><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30.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tiff"/><Relationship Id="rId46" Type="http://schemas.openxmlformats.org/officeDocument/2006/relationships/image" Target="media/image25.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20.tiff"/><Relationship Id="rId54" Type="http://schemas.openxmlformats.org/officeDocument/2006/relationships/image" Target="media/image33.png"/><Relationship Id="rId62" Type="http://schemas.openxmlformats.org/officeDocument/2006/relationships/hyperlink" Target="https://aspredicted.org/XXH_W1V" TargetMode="External"/><Relationship Id="rId70" Type="http://schemas.openxmlformats.org/officeDocument/2006/relationships/header" Target="header7.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9.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8.tiff"/><Relationship Id="rId34" Type="http://schemas.openxmlformats.org/officeDocument/2006/relationships/hyperlink" Target="https://aspredicted.org/XXH_W1V" TargetMode="External"/><Relationship Id="rId50" Type="http://schemas.openxmlformats.org/officeDocument/2006/relationships/image" Target="media/image29.tiff"/><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TotalTime>
  <Pages>79</Pages>
  <Words>56741</Words>
  <Characters>323430</Characters>
  <Application>Microsoft Office Word</Application>
  <DocSecurity>0</DocSecurity>
  <Lines>2695</Lines>
  <Paragraphs>758</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79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13</cp:revision>
  <cp:lastPrinted>2024-03-25T21:20:00Z</cp:lastPrinted>
  <dcterms:created xsi:type="dcterms:W3CDTF">2024-03-25T21:16:00Z</dcterms:created>
  <dcterms:modified xsi:type="dcterms:W3CDTF">2024-07-23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dO3KVfE"/&gt;&lt;style id="http://www.zotero.org/styles/apa" locale="en-US" hasBibliography="1" bibliographyStyleHasBeenSet="1"/&gt;&lt;prefs&gt;&lt;pref name="fieldType" value="Field"/&gt;&lt;/prefs&gt;&lt;/data&gt;</vt:lpwstr>
  </property>
</Properties>
</file>